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C982BE" w14:textId="4C4B86CF" w:rsidR="006C5F9C" w:rsidRPr="00057254" w:rsidRDefault="002A5DE2" w:rsidP="00437C28">
      <w:pPr>
        <w:spacing w:line="480" w:lineRule="auto"/>
        <w:rPr>
          <w:b/>
          <w:bCs/>
          <w:sz w:val="28"/>
          <w:szCs w:val="28"/>
        </w:rPr>
      </w:pPr>
      <w:r w:rsidRPr="00057254">
        <w:rPr>
          <w:b/>
          <w:bCs/>
          <w:sz w:val="28"/>
          <w:szCs w:val="28"/>
        </w:rPr>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52A0868" w14:textId="3C04FCE0" w:rsidR="009D13E0" w:rsidRPr="00057254" w:rsidRDefault="009D13E0" w:rsidP="00437C28">
      <w:pPr>
        <w:spacing w:before="240" w:line="480" w:lineRule="auto"/>
        <w:rPr>
          <w:b/>
          <w:bCs/>
        </w:rPr>
      </w:pPr>
      <w:r w:rsidRPr="00057254">
        <w:rPr>
          <w:b/>
          <w:bCs/>
        </w:rPr>
        <w:t>Abstract</w:t>
      </w:r>
    </w:p>
    <w:p w14:paraId="1815A276" w14:textId="7DB6E4E6" w:rsidR="005A0CFE" w:rsidRPr="00057254" w:rsidRDefault="006953A3" w:rsidP="004A7914">
      <w:pPr>
        <w:spacing w:before="240" w:line="480" w:lineRule="auto"/>
      </w:pPr>
      <w:r w:rsidRPr="006953A3">
        <w:t>Social</w:t>
      </w:r>
      <w:r w:rsidR="00B104C7">
        <w:t xml:space="preserve"> </w:t>
      </w:r>
      <w:r w:rsidR="003E3429" w:rsidRPr="00057254">
        <w:t xml:space="preserve">capital has traditionally been </w:t>
      </w:r>
      <w:r w:rsidRPr="006953A3">
        <w:t>viewed</w:t>
      </w:r>
      <w:r w:rsidR="003E3429" w:rsidRPr="00057254">
        <w:t xml:space="preserve"> as a </w:t>
      </w:r>
      <w:r>
        <w:t xml:space="preserve">fundamental driver </w:t>
      </w:r>
      <w:r w:rsidRPr="006953A3">
        <w:t xml:space="preserve">of democratic </w:t>
      </w:r>
      <w:r w:rsidR="003E3429" w:rsidRPr="00057254">
        <w:t>vitality</w:t>
      </w:r>
      <w:r w:rsidRPr="006953A3">
        <w:t>. However,</w:t>
      </w:r>
      <w:r w:rsidR="003E3429" w:rsidRPr="00057254">
        <w:t xml:space="preserve"> since the </w:t>
      </w:r>
      <w:r w:rsidR="00591E5B">
        <w:t>late</w:t>
      </w:r>
      <w:r w:rsidR="003E3429" w:rsidRPr="00057254">
        <w:t>-20th century</w:t>
      </w:r>
      <w:r w:rsidRPr="006953A3">
        <w:t>, it has been suggested</w:t>
      </w:r>
      <w:r w:rsidR="003E3429" w:rsidRPr="00057254">
        <w:t xml:space="preserve"> that </w:t>
      </w:r>
      <w:r w:rsidRPr="006953A3">
        <w:t xml:space="preserve">social capital </w:t>
      </w:r>
      <w:r w:rsidR="003E3429" w:rsidRPr="00057254">
        <w:t xml:space="preserve">may </w:t>
      </w:r>
      <w:r w:rsidRPr="006953A3">
        <w:t>also have adverse effects, potentially fostering</w:t>
      </w:r>
      <w:r w:rsidR="003E3429" w:rsidRPr="00057254">
        <w:t xml:space="preserve"> totalitarian and populist ideologies. </w:t>
      </w:r>
      <w:r w:rsidRPr="006953A3">
        <w:t>This</w:t>
      </w:r>
      <w:r>
        <w:t xml:space="preserve"> paper</w:t>
      </w:r>
      <w:r w:rsidR="003E3429" w:rsidRPr="00057254">
        <w:t xml:space="preserve"> </w:t>
      </w:r>
      <w:r w:rsidR="0040774E">
        <w:t>examines the political implications of two different types of social capital —bonding social capital and bridging social capital—, using the 2016 and 2020 U.S. presidential elections</w:t>
      </w:r>
      <w:r w:rsidR="003E3429" w:rsidRPr="00057254">
        <w:t xml:space="preserve"> as </w:t>
      </w:r>
      <w:r w:rsidR="00E6071B" w:rsidRPr="00057254">
        <w:t xml:space="preserve">a </w:t>
      </w:r>
      <w:r w:rsidR="003E3429" w:rsidRPr="00057254">
        <w:t>case stud</w:t>
      </w:r>
      <w:r w:rsidR="00E6071B" w:rsidRPr="00057254">
        <w:t>y</w:t>
      </w:r>
      <w:r w:rsidRPr="006953A3">
        <w:t xml:space="preserve">.  By examining </w:t>
      </w:r>
      <w:r>
        <w:t xml:space="preserve">at </w:t>
      </w:r>
      <w:r w:rsidR="0040774E">
        <w:t xml:space="preserve">the </w:t>
      </w:r>
      <w:r>
        <w:t>county level</w:t>
      </w:r>
      <w:r w:rsidRPr="006953A3">
        <w:t xml:space="preserve">, we find that the </w:t>
      </w:r>
      <w:r w:rsidR="000E41B2">
        <w:t>relation between</w:t>
      </w:r>
      <w:r w:rsidR="003E3429" w:rsidRPr="00057254">
        <w:t xml:space="preserve"> social capital </w:t>
      </w:r>
      <w:r w:rsidR="000E41B2">
        <w:t>and</w:t>
      </w:r>
      <w:r w:rsidR="003E3429" w:rsidRPr="00057254">
        <w:t xml:space="preserve"> </w:t>
      </w:r>
      <w:r w:rsidR="00235601" w:rsidRPr="00057254">
        <w:t>antisystem</w:t>
      </w:r>
      <w:r w:rsidR="003E3429" w:rsidRPr="00057254">
        <w:t xml:space="preserve"> </w:t>
      </w:r>
      <w:r w:rsidRPr="006953A3">
        <w:t>voting behaviour</w:t>
      </w:r>
      <w:r w:rsidR="003E3429" w:rsidRPr="00057254">
        <w:t xml:space="preserve"> is contingent upon the type of social capital</w:t>
      </w:r>
      <w:r w:rsidRPr="006953A3">
        <w:t xml:space="preserve"> involved</w:t>
      </w:r>
      <w:r w:rsidR="003E3429" w:rsidRPr="00057254">
        <w:t xml:space="preserve">. Bonding social capital, characterised by </w:t>
      </w:r>
      <w:r w:rsidRPr="006953A3">
        <w:t>close</w:t>
      </w:r>
      <w:r w:rsidR="003E3429" w:rsidRPr="00057254">
        <w:t xml:space="preserve">-knit, homogeneous networks, is positively </w:t>
      </w:r>
      <w:r w:rsidRPr="006953A3">
        <w:t>correlated</w:t>
      </w:r>
      <w:r w:rsidR="003E3429" w:rsidRPr="00057254">
        <w:t xml:space="preserve"> with </w:t>
      </w:r>
      <w:r w:rsidR="005E7229">
        <w:t xml:space="preserve">antisystem behaviours, as proxied by the </w:t>
      </w:r>
      <w:r>
        <w:t>additional</w:t>
      </w:r>
      <w:r w:rsidR="005E7229">
        <w:t xml:space="preserve"> electoral</w:t>
      </w:r>
      <w:r>
        <w:t xml:space="preserve"> </w:t>
      </w:r>
      <w:r w:rsidR="003E3429" w:rsidRPr="00057254">
        <w:t xml:space="preserve">support for </w:t>
      </w:r>
      <w:r>
        <w:t>Donald Trump</w:t>
      </w:r>
      <w:r w:rsidRPr="006953A3">
        <w:t>. In contrast,</w:t>
      </w:r>
      <w:r w:rsidR="003E3429" w:rsidRPr="00057254">
        <w:t xml:space="preserve"> bridging social capital, which </w:t>
      </w:r>
      <w:r w:rsidRPr="006953A3">
        <w:t>involves</w:t>
      </w:r>
      <w:r w:rsidR="003E3429" w:rsidRPr="00057254">
        <w:t xml:space="preserve"> connections across diverse social groups, </w:t>
      </w:r>
      <w:r w:rsidRPr="006953A3">
        <w:t>shows</w:t>
      </w:r>
      <w:r w:rsidR="003E3429" w:rsidRPr="00057254">
        <w:t xml:space="preserve"> a negative </w:t>
      </w:r>
      <w:r w:rsidRPr="006953A3">
        <w:t>correlation. Furthermore, our analysis</w:t>
      </w:r>
      <w:r w:rsidR="003E3429" w:rsidRPr="00057254">
        <w:t xml:space="preserve"> reveals a complex </w:t>
      </w:r>
      <w:r w:rsidRPr="006953A3">
        <w:t>interaction between</w:t>
      </w:r>
      <w:r w:rsidR="003E3429" w:rsidRPr="00057254">
        <w:t xml:space="preserve"> economic and demographic </w:t>
      </w:r>
      <w:r w:rsidRPr="006953A3">
        <w:t>changes</w:t>
      </w:r>
      <w:r w:rsidR="003E3429" w:rsidRPr="00057254">
        <w:t xml:space="preserve">, social integration, and political </w:t>
      </w:r>
      <w:r w:rsidRPr="006953A3">
        <w:t>tendencies</w:t>
      </w:r>
      <w:r>
        <w:t xml:space="preserve"> in a period of</w:t>
      </w:r>
      <w:r w:rsidR="003E3429" w:rsidRPr="00057254">
        <w:t xml:space="preserve"> economic </w:t>
      </w:r>
      <w:r>
        <w:t>transition.</w:t>
      </w:r>
      <w:r w:rsidR="003E3429" w:rsidRPr="00057254">
        <w:t xml:space="preserve"> These findings </w:t>
      </w:r>
      <w:r w:rsidRPr="006953A3">
        <w:t>underscore</w:t>
      </w:r>
      <w:r w:rsidR="003E3429" w:rsidRPr="00057254">
        <w:t xml:space="preserve"> the </w:t>
      </w:r>
      <w:r w:rsidRPr="006953A3">
        <w:t>multifaceted</w:t>
      </w:r>
      <w:r w:rsidR="003E3429" w:rsidRPr="00057254">
        <w:t xml:space="preserve"> nature of social capital</w:t>
      </w:r>
      <w:r w:rsidRPr="006953A3">
        <w:t xml:space="preserve"> and</w:t>
      </w:r>
      <w:r w:rsidR="003E3429" w:rsidRPr="00057254">
        <w:t xml:space="preserve"> its </w:t>
      </w:r>
      <w:r w:rsidRPr="006953A3">
        <w:t>critical role</w:t>
      </w:r>
      <w:r w:rsidR="003E3429" w:rsidRPr="00057254">
        <w:t xml:space="preserve"> in </w:t>
      </w:r>
      <w:r w:rsidRPr="006953A3">
        <w:t>understanding</w:t>
      </w:r>
      <w:r w:rsidR="003E3429" w:rsidRPr="00057254">
        <w:t xml:space="preserve"> its origins and effects.</w:t>
      </w:r>
      <w:r>
        <w:t xml:space="preserve"> </w:t>
      </w:r>
    </w:p>
    <w:p w14:paraId="7B8102D5" w14:textId="73783F9F"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w:t>
      </w:r>
      <w:r w:rsidR="000E41B2">
        <w:t>system</w:t>
      </w:r>
      <w:r w:rsidRPr="00057254">
        <w: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478727D"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the health of democracy as voters across the democratic world increasingly turn to populist and/or anti-</w:t>
      </w:r>
      <w:r w:rsidR="00F73919">
        <w:t xml:space="preserve">establishment </w:t>
      </w:r>
      <w:r w:rsidR="006953A3" w:rsidRPr="00CA03AB">
        <w:t xml:space="preserve">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21BCB1B6"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w:t>
      </w:r>
      <w:r w:rsidR="000E41B2">
        <w:t>system</w:t>
      </w:r>
      <w:r w:rsidR="00AB5846" w:rsidRPr="00057254">
        <w:t xml:space="preserve"> narratives in </w:t>
      </w:r>
      <w:r w:rsidRPr="00CA03AB">
        <w:t>specific</w:t>
      </w:r>
      <w:r w:rsidR="00AB5846" w:rsidRPr="00057254">
        <w:t xml:space="preserve"> settings.</w:t>
      </w:r>
      <w:r w:rsidRPr="00CA03AB">
        <w:t xml:space="preserve">  </w:t>
      </w:r>
    </w:p>
    <w:p w14:paraId="036A8FCA" w14:textId="2F696EA5"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w:t>
      </w:r>
      <w:r w:rsidR="00B104C7">
        <w:t xml:space="preserve">direct </w:t>
      </w:r>
      <w:r w:rsidRPr="00CA03AB">
        <w:t xml:space="preserve">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lastRenderedPageBreak/>
        <w:t>strengthening 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42C66324"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not all dimensions of social capital</w:t>
      </w:r>
      <w:r w:rsidR="003A2550" w:rsidRPr="00CA03AB">
        <w:t xml:space="preserve"> predispose a community to</w:t>
      </w:r>
      <w:r w:rsidR="00402B05" w:rsidRPr="00057254">
        <w:t xml:space="preserve"> antisystem political action</w:t>
      </w:r>
      <w:r w:rsidR="003A2550" w:rsidRPr="00CA03AB">
        <w:t>, but rather the presence of local, homogeneous networks</w:t>
      </w:r>
      <w:r w:rsidR="00402B05" w:rsidRPr="00057254">
        <w:t>.</w:t>
      </w:r>
    </w:p>
    <w:p w14:paraId="0E939459" w14:textId="364BF8AC" w:rsidR="003A2550"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distinguishing between bonding and 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26B70DD9" w14:textId="77777777" w:rsidR="00E912F7" w:rsidRDefault="00E912F7" w:rsidP="00C400FE">
      <w:pPr>
        <w:spacing w:before="120" w:line="480" w:lineRule="auto"/>
        <w:ind w:firstLine="357"/>
      </w:pPr>
    </w:p>
    <w:p w14:paraId="71081443" w14:textId="77777777" w:rsidR="00E912F7" w:rsidRDefault="00E912F7" w:rsidP="00C400FE">
      <w:pPr>
        <w:spacing w:before="120" w:line="480" w:lineRule="auto"/>
        <w:ind w:firstLine="357"/>
      </w:pPr>
    </w:p>
    <w:p w14:paraId="2B3E6E53" w14:textId="77777777" w:rsidR="00E912F7" w:rsidRPr="00057254" w:rsidDel="000C5163" w:rsidRDefault="00E912F7" w:rsidP="00C400FE">
      <w:pPr>
        <w:spacing w:before="120" w:line="480" w:lineRule="auto"/>
        <w:ind w:firstLine="357"/>
      </w:pP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lastRenderedPageBreak/>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emerging from social structure, “made up of social obligations ('connections’), which is </w:t>
      </w:r>
      <w:r w:rsidRPr="003A2550">
        <w:lastRenderedPageBreak/>
        <w:t>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43D490" w:rsidR="006572CF" w:rsidRPr="00057254" w:rsidRDefault="00035337" w:rsidP="00324405">
      <w:pPr>
        <w:spacing w:line="480" w:lineRule="auto"/>
        <w:ind w:firstLine="360"/>
      </w:pPr>
      <w:r w:rsidRPr="00057254">
        <w:t>Coleman</w:t>
      </w:r>
      <w:r w:rsidR="000C6F06">
        <w:t xml:space="preserve"> </w:t>
      </w:r>
      <w:r w:rsidR="000C6F06">
        <w:fldChar w:fldCharType="begin"/>
      </w:r>
      <w:r w:rsidR="00905B53">
        <w:instrText xml:space="preserve"> ADDIN ZOTERO_ITEM CSL_CITATION {"citationID":"LHvcrQjO","properties":{"formattedCitation":"(Coleman, 1988)","plainCitation":"(Coleman, 1988)","dontUpdate":true,"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lastRenderedPageBreak/>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w:t>
      </w:r>
      <w:r w:rsidR="00F21DBE">
        <w:t>.</w:t>
      </w:r>
      <w:r w:rsidR="000E41B2">
        <w:t>—</w:t>
      </w:r>
      <w:r w:rsidR="001B64FF" w:rsidRPr="004A7914">
        <w:t>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625159E1"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905B53">
        <w:instrText xml:space="preserve"> ADDIN ZOTERO_ITEM CSL_CITATION {"citationID":"FTCoYe3Q","properties":{"formattedCitation":"(Wellman et al., 2001, 2003)","plainCitation":"(Wellman et al., 2001, 2003)","dontUpdate":true,"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55701FE7"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w:t>
      </w:r>
      <w:proofErr w:type="spellStart"/>
      <w:r w:rsidR="00A253FF">
        <w:t>Granovetter’s</w:t>
      </w:r>
      <w:proofErr w:type="spellEnd"/>
      <w:r w:rsidR="00A253FF">
        <w:t xml:space="preserve">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Bonding social capital exists within a specific</w:t>
      </w:r>
      <w:r w:rsidR="00A253FF">
        <w:t>, relatively homogenous,</w:t>
      </w:r>
      <w:r w:rsidR="007618B3">
        <w:t xml:space="preserve"> group or community, </w:t>
      </w:r>
      <w:r w:rsidR="007618B3">
        <w:lastRenderedPageBreak/>
        <w:t>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w:t>
      </w:r>
      <w:r w:rsidR="00F21DBE">
        <w:t>Thus, b</w:t>
      </w:r>
      <w:r w:rsidR="007618B3">
        <w:t xml:space="preserve">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69BA6BCC"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w:t>
      </w:r>
      <w:r w:rsidR="00C30014">
        <w:t>and</w:t>
      </w:r>
      <w:r w:rsidR="00A253FF">
        <w:t xml:space="preserve">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5998AF85"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xml:space="preserve">. </w:t>
      </w:r>
      <w:r w:rsidR="007F076C">
        <w:t>T</w:t>
      </w:r>
      <w:r w:rsidRPr="003A2550">
        <w:t>heir analysis</w:t>
      </w:r>
      <w:r w:rsidR="007618B3">
        <w:t xml:space="preserve"> of Switzerland</w:t>
      </w:r>
      <w:r w:rsidR="007F076C">
        <w:t xml:space="preserve"> concludes</w:t>
      </w:r>
      <w:r w:rsidR="007618B3">
        <w:t xml:space="preserv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w:t>
      </w:r>
      <w:proofErr w:type="spellStart"/>
      <w:r w:rsidR="00C6150A">
        <w:t>Muringani</w:t>
      </w:r>
      <w:proofErr w:type="spellEnd"/>
      <w:r w:rsidR="00C6150A">
        <w:t xml:space="preserve">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w:t>
      </w:r>
      <w:proofErr w:type="spellStart"/>
      <w:r w:rsidR="00C6150A">
        <w:t>Muringani</w:t>
      </w:r>
      <w:proofErr w:type="spellEnd"/>
      <w:r w:rsidR="00C6150A">
        <w:t xml:space="preserve">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4854209A"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w:t>
      </w:r>
      <w:r w:rsidR="007F076C">
        <w:t>system</w:t>
      </w:r>
      <w:r w:rsidRPr="00057254">
        <w:t xml:space="preserve">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w:t>
      </w:r>
      <w:r w:rsidR="007F076C">
        <w:t>system</w:t>
      </w:r>
      <w:r w:rsidRPr="00057254">
        <w:t xml:space="preserve">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5E738D1C"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1F94ADC"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lastRenderedPageBreak/>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1C9B4A25"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w:t>
      </w:r>
      <w:r w:rsidR="00500847">
        <w:t xml:space="preserve"> (see Figure 1 and Figure 2)</w:t>
      </w:r>
      <w:r w:rsidRPr="00EC4599">
        <w:t>. This variable has been utilised in previous studies</w:t>
      </w:r>
      <w:r>
        <w:t xml:space="preserve"> </w:t>
      </w:r>
      <w:r>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6E5849D1" w14:textId="4C0E5B27" w:rsidR="000F4394" w:rsidRPr="00057254" w:rsidRDefault="007F7FCB" w:rsidP="000F4394">
      <w:pPr>
        <w:spacing w:line="480" w:lineRule="auto"/>
        <w:jc w:val="center"/>
      </w:pPr>
      <w:r>
        <w:rPr>
          <w:noProof/>
          <w14:ligatures w14:val="standardContextual"/>
        </w:rPr>
        <w:lastRenderedPageBreak/>
        <w:drawing>
          <wp:inline distT="0" distB="0" distL="0" distR="0" wp14:anchorId="5DCBD71C" wp14:editId="4D55ACE3">
            <wp:extent cx="5400000" cy="540000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29B58599" w14:textId="77777777" w:rsidR="00B021EB" w:rsidRPr="00057254" w:rsidRDefault="00B021EB" w:rsidP="007F076C">
      <w:pPr>
        <w:spacing w:before="240"/>
      </w:pPr>
      <w:r w:rsidRPr="00057254">
        <w:rPr>
          <w:b/>
          <w:bCs/>
        </w:rPr>
        <w:t>Figure 1.</w:t>
      </w:r>
      <w:r w:rsidRPr="00057254">
        <w:t xml:space="preserve"> US Presidential Elections 2016</w:t>
      </w:r>
      <w:r>
        <w:t xml:space="preserve"> and 2020</w:t>
      </w:r>
      <w:r w:rsidRPr="00057254">
        <w:t xml:space="preserve"> (county level)</w:t>
      </w:r>
    </w:p>
    <w:p w14:paraId="03D19D41" w14:textId="757FB40E" w:rsidR="009F02D4" w:rsidRPr="007F076C" w:rsidRDefault="009F02D4" w:rsidP="007F076C">
      <w:pPr>
        <w:rPr>
          <w:sz w:val="28"/>
          <w:szCs w:val="28"/>
        </w:rPr>
      </w:pPr>
      <w:r w:rsidRPr="007F076C">
        <w:t>Source: Own Elaboration, based on Rodriguez-Pose et al 2021</w:t>
      </w:r>
      <w:r w:rsidR="002640F0" w:rsidRPr="007F076C">
        <w:t>.</w:t>
      </w:r>
    </w:p>
    <w:p w14:paraId="65645308" w14:textId="77777777" w:rsidR="00036F72" w:rsidRDefault="00036F72" w:rsidP="000F4394">
      <w:pPr>
        <w:spacing w:before="240" w:line="480" w:lineRule="auto"/>
        <w:rPr>
          <w:b/>
          <w:bCs/>
        </w:rPr>
      </w:pPr>
    </w:p>
    <w:p w14:paraId="2000CD96" w14:textId="77777777" w:rsidR="00036F72" w:rsidRDefault="00036F72" w:rsidP="000F4394">
      <w:pPr>
        <w:spacing w:before="240" w:line="480" w:lineRule="auto"/>
        <w:rPr>
          <w:b/>
          <w:bCs/>
        </w:rPr>
      </w:pPr>
    </w:p>
    <w:p w14:paraId="136D803C" w14:textId="07A2E600" w:rsidR="00912227" w:rsidRPr="00057254" w:rsidRDefault="00912227" w:rsidP="000F4394">
      <w:pPr>
        <w:spacing w:before="240" w:line="480" w:lineRule="auto"/>
      </w:pPr>
    </w:p>
    <w:p w14:paraId="6ADD389D" w14:textId="461362E6" w:rsidR="00912227" w:rsidRPr="00057254" w:rsidRDefault="007F7FCB" w:rsidP="00437C28">
      <w:pPr>
        <w:spacing w:line="480" w:lineRule="auto"/>
        <w:jc w:val="center"/>
      </w:pPr>
      <w:r>
        <w:rPr>
          <w:noProof/>
          <w14:ligatures w14:val="standardContextual"/>
        </w:rPr>
        <w:lastRenderedPageBreak/>
        <w:drawing>
          <wp:inline distT="0" distB="0" distL="0" distR="0" wp14:anchorId="70C5EB77" wp14:editId="3EFB64C5">
            <wp:extent cx="4499876" cy="3600000"/>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876" cy="3600000"/>
                    </a:xfrm>
                    <a:prstGeom prst="rect">
                      <a:avLst/>
                    </a:prstGeom>
                  </pic:spPr>
                </pic:pic>
              </a:graphicData>
            </a:graphic>
          </wp:inline>
        </w:drawing>
      </w:r>
    </w:p>
    <w:p w14:paraId="30C01770" w14:textId="0214CD41" w:rsidR="00B021EB" w:rsidRDefault="00B021EB" w:rsidP="007F076C">
      <w:pPr>
        <w:rPr>
          <w:sz w:val="22"/>
          <w:szCs w:val="22"/>
        </w:rPr>
      </w:pPr>
      <w:r w:rsidRPr="00057254">
        <w:rPr>
          <w:b/>
          <w:bCs/>
        </w:rPr>
        <w:t>Figure 2.</w:t>
      </w:r>
      <w:r w:rsidRPr="00057254">
        <w:t xml:space="preserve"> Histograms of US Presidential Elections 2016</w:t>
      </w:r>
      <w:r w:rsidR="00785B61">
        <w:t xml:space="preserve"> (purple)</w:t>
      </w:r>
      <w:r w:rsidRPr="00057254">
        <w:t xml:space="preserve"> and 2020</w:t>
      </w:r>
      <w:r w:rsidR="00785B61">
        <w:t xml:space="preserve"> (yellow) at </w:t>
      </w:r>
      <w:r w:rsidRPr="00057254">
        <w:t>county level</w:t>
      </w:r>
      <w:r w:rsidR="00785B61">
        <w:t>.</w:t>
      </w:r>
    </w:p>
    <w:p w14:paraId="419DE28C" w14:textId="6108E51B" w:rsidR="00A24839" w:rsidRPr="007F076C" w:rsidRDefault="00AD22B1" w:rsidP="00A24839">
      <w:pPr>
        <w:spacing w:after="240"/>
      </w:pPr>
      <w:r w:rsidRPr="007F076C">
        <w:t>Source: Own Elaboration.</w:t>
      </w:r>
    </w:p>
    <w:p w14:paraId="077346AF" w14:textId="45C48970" w:rsidR="00054F0E" w:rsidRPr="004A7914" w:rsidRDefault="001A2C1C" w:rsidP="00A24839">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w:t>
      </w:r>
      <w:proofErr w:type="spellStart"/>
      <w:r w:rsidRPr="00057254">
        <w:t>Rupasingha</w:t>
      </w:r>
      <w:proofErr w:type="spellEnd"/>
      <w:r w:rsidRPr="00057254">
        <w:t xml:space="preserve">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 xml:space="preserve">(a) the count of non-profit organisations within a county, applicable solely at the national </w:t>
      </w:r>
      <w:proofErr w:type="gramStart"/>
      <w:r w:rsidRPr="00057254">
        <w:t>level;</w:t>
      </w:r>
      <w:proofErr w:type="gramEnd"/>
    </w:p>
    <w:p w14:paraId="659976D3" w14:textId="4BF60C9C" w:rsidR="00C0291D" w:rsidRDefault="00AD22B1" w:rsidP="00156EC1">
      <w:pPr>
        <w:spacing w:line="480" w:lineRule="auto"/>
        <w:ind w:left="720"/>
      </w:pPr>
      <w:r w:rsidRPr="00057254">
        <w:t xml:space="preserve">(b) the census response rate in </w:t>
      </w:r>
      <w:proofErr w:type="gramStart"/>
      <w:r w:rsidRPr="00057254">
        <w:t>2010;</w:t>
      </w:r>
      <w:proofErr w:type="gramEnd"/>
      <w:r w:rsidRPr="00057254">
        <w:t xml:space="preserve">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t xml:space="preserve">Each of these components is standardised, aggregated, and normalised by the population size. The initial principal component derived from these factors serves as the index of social </w:t>
      </w:r>
      <w:r w:rsidRPr="00057254">
        <w:lastRenderedPageBreak/>
        <w:t>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5BD0B9E4"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proofErr w:type="spellStart"/>
      <w:r w:rsidR="00C0291D" w:rsidRPr="00C0291D">
        <w:rPr>
          <w:rFonts w:ascii="Times New Roman" w:hAnsi="Times New Roman" w:cs="Times New Roman"/>
        </w:rPr>
        <w:t>i</w:t>
      </w:r>
      <w:proofErr w:type="spellEnd"/>
      <w:r w:rsidR="00C0291D" w:rsidRPr="00C0291D">
        <w:rPr>
          <w:rFonts w:ascii="Times New Roman" w:hAnsi="Times New Roman" w:cs="Times New Roman"/>
        </w:rPr>
        <w:t xml:space="preserve">)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500847">
        <w:rPr>
          <w:rFonts w:ascii="Times New Roman" w:hAnsi="Times New Roman"/>
        </w:rPr>
        <w:t xml:space="preserve"> (see Figure 3)</w:t>
      </w:r>
      <w:r w:rsidRPr="004A7914">
        <w:rPr>
          <w:rFonts w:ascii="Times New Roman" w:hAnsi="Times New Roman"/>
        </w:rPr>
        <w:t>.</w:t>
      </w:r>
      <w:r w:rsidR="00C0291D" w:rsidRPr="00C0291D">
        <w:rPr>
          <w:rFonts w:ascii="Times New Roman" w:hAnsi="Times New Roman" w:cs="Times New Roman"/>
        </w:rPr>
        <w:t xml:space="preserve">  </w:t>
      </w:r>
    </w:p>
    <w:p w14:paraId="2F636587" w14:textId="77777777" w:rsidR="00036F72" w:rsidRDefault="00036F72" w:rsidP="008C79CB">
      <w:pPr>
        <w:spacing w:before="240" w:line="480" w:lineRule="auto"/>
        <w:rPr>
          <w:b/>
          <w:bCs/>
        </w:rPr>
      </w:pPr>
    </w:p>
    <w:p w14:paraId="4E259F09" w14:textId="77777777" w:rsidR="00036F72" w:rsidRDefault="00036F72" w:rsidP="008C79CB">
      <w:pPr>
        <w:spacing w:before="240" w:line="480" w:lineRule="auto"/>
        <w:rPr>
          <w:b/>
          <w:bCs/>
        </w:rPr>
      </w:pPr>
    </w:p>
    <w:p w14:paraId="78E13965" w14:textId="764F7392" w:rsidR="00B021EB" w:rsidRPr="00057254" w:rsidRDefault="00785B61" w:rsidP="00500847">
      <w:pPr>
        <w:spacing w:before="240"/>
      </w:pPr>
      <w:r>
        <w:rPr>
          <w:b/>
          <w:bCs/>
          <w:noProof/>
          <w14:ligatures w14:val="standardContextual"/>
        </w:rPr>
        <w:lastRenderedPageBreak/>
        <w:drawing>
          <wp:inline distT="0" distB="0" distL="0" distR="0" wp14:anchorId="6111A5B1" wp14:editId="1BF80896">
            <wp:extent cx="5400000" cy="5400000"/>
            <wp:effectExtent l="0" t="0" r="0" b="0"/>
            <wp:docPr id="2002337936"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37936" name="Picture 1" descr="A map of the united stat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B021EB">
        <w:rPr>
          <w:b/>
          <w:bCs/>
        </w:rPr>
        <w:t>3</w:t>
      </w:r>
      <w:r w:rsidR="00B021EB" w:rsidRPr="00057254">
        <w:t xml:space="preserve"> Civic Engagement Dimension</w:t>
      </w:r>
    </w:p>
    <w:p w14:paraId="0E72C150" w14:textId="636ECBE3" w:rsidR="00A24839" w:rsidRPr="00500847" w:rsidRDefault="000A72D3" w:rsidP="00B104C7">
      <w:pPr>
        <w:spacing w:after="240"/>
      </w:pPr>
      <w:r w:rsidRPr="00500847">
        <w:t>Source: Own elaboration with data collected from socialcapital.org (Chetty, 2022a; 2022b)</w:t>
      </w:r>
      <w:r w:rsidR="000A53D1" w:rsidRPr="00500847">
        <w:t>. See the text for details on the metrics used.</w:t>
      </w:r>
    </w:p>
    <w:p w14:paraId="1CAD88CD" w14:textId="3FD590EC" w:rsidR="008C79CB" w:rsidRPr="008C79CB" w:rsidRDefault="003E3A4F" w:rsidP="00B104C7">
      <w:pPr>
        <w:pStyle w:val="ListParagraph"/>
        <w:numPr>
          <w:ilvl w:val="0"/>
          <w:numId w:val="16"/>
        </w:numPr>
        <w:spacing w:before="240" w:line="480" w:lineRule="auto"/>
      </w:pPr>
      <w:r w:rsidRPr="004A7914">
        <w:rPr>
          <w:rFonts w:ascii="Times New Roman" w:hAnsi="Times New Roman"/>
          <w:b/>
        </w:rPr>
        <w:t xml:space="preserve">Social Cohesion: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proofErr w:type="spellStart"/>
      <w:r w:rsidR="00C0291D">
        <w:rPr>
          <w:rFonts w:ascii="Times New Roman" w:hAnsi="Times New Roman" w:cs="Times New Roman"/>
          <w:bCs/>
        </w:rPr>
        <w:t>i</w:t>
      </w:r>
      <w:proofErr w:type="spellEnd"/>
      <w:r w:rsidR="00C0291D">
        <w:rPr>
          <w:rFonts w:ascii="Times New Roman" w:hAnsi="Times New Roman" w:cs="Times New Roman"/>
          <w:bCs/>
        </w:rPr>
        <w:t xml:space="preserve">) </w:t>
      </w:r>
      <w:proofErr w:type="gramStart"/>
      <w:r w:rsidRPr="004A7914">
        <w:rPr>
          <w:rFonts w:ascii="Times New Roman" w:hAnsi="Times New Roman"/>
        </w:rPr>
        <w:t>Social</w:t>
      </w:r>
      <w:proofErr w:type="gramEnd"/>
      <w:r w:rsidRPr="004A7914">
        <w:rPr>
          <w:rFonts w:ascii="Times New Roman" w:hAnsi="Times New Roman"/>
        </w:rPr>
        <w:t xml:space="preserve">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Friendship clustering measures the average fraction of an individual’s friend pairs who are also friends with each other</w:t>
      </w:r>
      <w:r w:rsidR="00500847">
        <w:rPr>
          <w:rFonts w:ascii="Times New Roman" w:hAnsi="Times New Roman"/>
        </w:rPr>
        <w:t xml:space="preserve"> (see Figure 4)</w:t>
      </w:r>
      <w:r w:rsidR="00500847" w:rsidRPr="004A7914">
        <w:rPr>
          <w:rFonts w:ascii="Times New Roman" w:hAnsi="Times New Roman"/>
        </w:rPr>
        <w:t>.</w:t>
      </w:r>
      <w:r w:rsidR="00500847" w:rsidRPr="00C0291D">
        <w:rPr>
          <w:rFonts w:ascii="Times New Roman" w:hAnsi="Times New Roman" w:cs="Times New Roman"/>
        </w:rPr>
        <w:t xml:space="preserve">  </w:t>
      </w:r>
      <w:r w:rsidRPr="004A7914">
        <w:rPr>
          <w:rFonts w:ascii="Times New Roman" w:hAnsi="Times New Roman"/>
        </w:rPr>
        <w:t>.</w:t>
      </w:r>
      <w:r w:rsidR="00C0291D" w:rsidRPr="00C0291D">
        <w:rPr>
          <w:rFonts w:ascii="Times New Roman" w:hAnsi="Times New Roman" w:cs="Times New Roman"/>
          <w:bCs/>
        </w:rPr>
        <w:t xml:space="preserve">  </w:t>
      </w:r>
    </w:p>
    <w:p w14:paraId="70C5C125" w14:textId="2F34D069" w:rsidR="006E09AD" w:rsidRPr="00057254" w:rsidRDefault="007F7FCB" w:rsidP="00B104C7">
      <w:r>
        <w:rPr>
          <w:noProof/>
          <w14:ligatures w14:val="standardContextual"/>
        </w:rPr>
        <w:lastRenderedPageBreak/>
        <w:drawing>
          <wp:inline distT="0" distB="0" distL="0" distR="0" wp14:anchorId="42C6E927" wp14:editId="6D16BAA4">
            <wp:extent cx="5400000" cy="540000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r w:rsidR="00B021EB" w:rsidRPr="00B021EB">
        <w:rPr>
          <w:b/>
          <w:bCs/>
        </w:rPr>
        <w:t xml:space="preserve"> </w:t>
      </w:r>
      <w:r w:rsidR="00B021EB" w:rsidRPr="00057254">
        <w:rPr>
          <w:b/>
          <w:bCs/>
        </w:rPr>
        <w:t xml:space="preserve">Figure </w:t>
      </w:r>
      <w:r w:rsidR="00500847">
        <w:rPr>
          <w:b/>
          <w:bCs/>
        </w:rPr>
        <w:t>4</w:t>
      </w:r>
      <w:r w:rsidR="00B021EB" w:rsidRPr="00057254">
        <w:t xml:space="preserve"> Social Cohesion Dimension</w:t>
      </w:r>
    </w:p>
    <w:p w14:paraId="2F39A1DC" w14:textId="51032F37" w:rsidR="00A24839" w:rsidRPr="00500847" w:rsidRDefault="000A72D3" w:rsidP="00B104C7">
      <w:pPr>
        <w:spacing w:after="240"/>
      </w:pPr>
      <w:r w:rsidRPr="00500847">
        <w:t>Source: Own elaboration with data collected from socialcapital.org (Chetty, 2022a; 2022b)</w:t>
      </w:r>
      <w:r w:rsidR="00500847">
        <w:t>.</w:t>
      </w:r>
    </w:p>
    <w:p w14:paraId="0DAAA518" w14:textId="77A3850B" w:rsidR="002640F0" w:rsidRPr="00B021EB" w:rsidRDefault="000A72D3" w:rsidP="00B104C7">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500847">
        <w:rPr>
          <w:rFonts w:ascii="Times New Roman" w:hAnsi="Times New Roman"/>
        </w:rPr>
        <w:t xml:space="preserve"> (see Figure 5)</w:t>
      </w:r>
      <w:r w:rsidR="00500847" w:rsidRPr="004A7914">
        <w:rPr>
          <w:rFonts w:ascii="Times New Roman" w:hAnsi="Times New Roman"/>
        </w:rPr>
        <w:t>.</w:t>
      </w:r>
      <w:r w:rsidR="00500847" w:rsidRPr="00C0291D">
        <w:rPr>
          <w:rFonts w:ascii="Times New Roman" w:hAnsi="Times New Roman" w:cs="Times New Roman"/>
        </w:rPr>
        <w:t xml:space="preserve">  </w:t>
      </w:r>
      <w:r w:rsidR="005E6CF3" w:rsidRPr="004A7914">
        <w:rPr>
          <w:rFonts w:ascii="Times New Roman" w:hAnsi="Times New Roman"/>
        </w:rPr>
        <w:t>.</w:t>
      </w:r>
      <w:r w:rsidR="00C0291D" w:rsidRPr="00072935">
        <w:rPr>
          <w:rFonts w:ascii="Times New Roman" w:hAnsi="Times New Roman" w:cs="Times New Roman"/>
          <w:bCs/>
        </w:rPr>
        <w:t xml:space="preserve">  </w:t>
      </w:r>
    </w:p>
    <w:p w14:paraId="1F251132" w14:textId="77777777" w:rsidR="00500847" w:rsidRDefault="007F7FCB" w:rsidP="00500847">
      <w:pPr>
        <w:spacing w:line="480" w:lineRule="auto"/>
        <w:jc w:val="center"/>
      </w:pPr>
      <w:r>
        <w:rPr>
          <w:noProof/>
          <w14:ligatures w14:val="standardContextual"/>
        </w:rPr>
        <w:lastRenderedPageBreak/>
        <w:drawing>
          <wp:inline distT="0" distB="0" distL="0" distR="0" wp14:anchorId="41C7FB1D" wp14:editId="5B79DCC1">
            <wp:extent cx="3839717" cy="2880000"/>
            <wp:effectExtent l="0" t="0" r="0" b="3175"/>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9717" cy="2880000"/>
                    </a:xfrm>
                    <a:prstGeom prst="rect">
                      <a:avLst/>
                    </a:prstGeom>
                  </pic:spPr>
                </pic:pic>
              </a:graphicData>
            </a:graphic>
          </wp:inline>
        </w:drawing>
      </w:r>
    </w:p>
    <w:p w14:paraId="39A86CA3" w14:textId="7F5FF41E" w:rsidR="00B021EB" w:rsidRPr="00057254" w:rsidRDefault="00B021EB" w:rsidP="00500847">
      <w:r w:rsidRPr="00057254">
        <w:rPr>
          <w:b/>
          <w:bCs/>
        </w:rPr>
        <w:t xml:space="preserve">Figure </w:t>
      </w:r>
      <w:r w:rsidR="00500847">
        <w:rPr>
          <w:b/>
          <w:bCs/>
        </w:rPr>
        <w:t xml:space="preserve">5 </w:t>
      </w:r>
      <w:r w:rsidRPr="00057254">
        <w:t>Economic Connectedness Dimension</w:t>
      </w:r>
    </w:p>
    <w:p w14:paraId="36DDFF45" w14:textId="7D96CD62" w:rsidR="00A24839" w:rsidRPr="00500847" w:rsidRDefault="005E6CF3" w:rsidP="00B104C7">
      <w:pPr>
        <w:spacing w:after="240"/>
      </w:pPr>
      <w:r w:rsidRPr="00500847">
        <w:t>Source: Own elaboration with data collected from socialcapital.org (Chetty, 2022a; 2022b)</w:t>
      </w:r>
      <w:r w:rsidR="00500847" w:rsidRPr="00500847">
        <w:t>.</w:t>
      </w:r>
    </w:p>
    <w:p w14:paraId="7A054372" w14:textId="12DB1D80" w:rsidR="00F22145" w:rsidRPr="00662C5C" w:rsidRDefault="009E41D9" w:rsidP="00B104C7">
      <w:pPr>
        <w:spacing w:before="240" w:line="480" w:lineRule="auto"/>
        <w:ind w:firstLine="720"/>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2C3F2675" w:rsidR="008C79CB" w:rsidRPr="00207FCD" w:rsidRDefault="00D51360" w:rsidP="00207FCD">
      <w:pPr>
        <w:spacing w:before="120" w:line="480" w:lineRule="auto"/>
      </w:pPr>
      <w:r w:rsidRPr="00D51360">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w:t>
      </w:r>
      <w:r w:rsidR="00057820" w:rsidRPr="00057254">
        <w:lastRenderedPageBreak/>
        <w:t>(young) for 2016.</w:t>
      </w:r>
      <w:r w:rsidR="000E1496">
        <w:t xml:space="preserve"> Figure </w:t>
      </w:r>
      <w:r w:rsidR="00500847">
        <w:t>6</w:t>
      </w:r>
      <w:r w:rsidR="000E1496">
        <w:t xml:space="preserve"> presents the correlation matrix for all the variables included in the models.</w:t>
      </w:r>
      <w:r w:rsidR="00072935" w:rsidRPr="00072935">
        <w:t xml:space="preserve">  </w:t>
      </w:r>
    </w:p>
    <w:p w14:paraId="0A9E4877" w14:textId="5A13B299" w:rsidR="00057820" w:rsidRDefault="00BF5092" w:rsidP="00437C28">
      <w:pPr>
        <w:spacing w:line="480" w:lineRule="auto"/>
        <w:rPr>
          <w:b/>
          <w:bCs/>
        </w:rPr>
      </w:pPr>
      <w:r>
        <w:rPr>
          <w:b/>
          <w:bCs/>
          <w:noProof/>
          <w14:ligatures w14:val="standardContextual"/>
        </w:rPr>
        <w:drawing>
          <wp:inline distT="0" distB="0" distL="0" distR="0" wp14:anchorId="40B773F8" wp14:editId="0DE8113D">
            <wp:extent cx="5731510" cy="4298950"/>
            <wp:effectExtent l="0" t="0" r="0" b="6350"/>
            <wp:docPr id="16749702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70259" name="Picture 1" descr="A diagram of a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0D97D47" w14:textId="779B4845" w:rsidR="00B021EB" w:rsidRPr="00057254" w:rsidRDefault="00B021EB" w:rsidP="00500847">
      <w:pPr>
        <w:spacing w:before="240"/>
      </w:pPr>
      <w:r w:rsidRPr="00057254">
        <w:rPr>
          <w:b/>
          <w:bCs/>
        </w:rPr>
        <w:t xml:space="preserve">Figure </w:t>
      </w:r>
      <w:r w:rsidR="00500847">
        <w:rPr>
          <w:b/>
          <w:bCs/>
        </w:rPr>
        <w:t>6</w:t>
      </w:r>
      <w:r w:rsidRPr="00057254">
        <w:rPr>
          <w:b/>
          <w:bCs/>
        </w:rPr>
        <w:t xml:space="preserve"> </w:t>
      </w:r>
      <w:r w:rsidRPr="00057254">
        <w:t>Correlation matrix (Pearson)</w:t>
      </w:r>
    </w:p>
    <w:p w14:paraId="5B0CD21D" w14:textId="15E593C1" w:rsidR="00A24839" w:rsidRPr="00A24839" w:rsidRDefault="00C65F65" w:rsidP="00A24839">
      <w:pPr>
        <w:spacing w:after="240"/>
      </w:pPr>
      <w:r w:rsidRPr="00500847">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1C683B76" w:rsidR="001D3683"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republican candidate)</w:t>
      </w:r>
      <w:r>
        <w:t xml:space="preserve"> at the ballot box in a particular US county</w:t>
      </w:r>
      <w:r w:rsidR="007618B3">
        <w:t>.</w:t>
      </w:r>
      <w:r w:rsidR="001D3683" w:rsidRPr="00057254">
        <w:t xml:space="preserve"> Figure </w:t>
      </w:r>
      <w:r w:rsidR="00A95E7B">
        <w:t>7</w:t>
      </w:r>
      <w:r w:rsidR="001D3683" w:rsidRPr="00057254">
        <w:t xml:space="preserve">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7F74177D" w14:textId="5A46C8E7" w:rsidR="00E043D3" w:rsidRPr="00E043D3" w:rsidRDefault="00E043D3" w:rsidP="00B021EB">
      <w:pPr>
        <w:spacing w:before="240" w:line="480" w:lineRule="auto"/>
        <w:jc w:val="center"/>
        <w:rPr>
          <w:b/>
          <w:bCs/>
        </w:rPr>
      </w:pPr>
      <w:r>
        <w:rPr>
          <w:b/>
          <w:bCs/>
          <w:noProof/>
          <w14:ligatures w14:val="standardContextual"/>
        </w:rPr>
        <w:lastRenderedPageBreak/>
        <w:drawing>
          <wp:inline distT="0" distB="0" distL="0" distR="0" wp14:anchorId="1738D135" wp14:editId="07C5E2E4">
            <wp:extent cx="3455581" cy="3455581"/>
            <wp:effectExtent l="0" t="0" r="0" b="0"/>
            <wp:docPr id="225223465"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23465" name="Picture 1" descr="A graph with numbers and symbol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90153" cy="3490153"/>
                    </a:xfrm>
                    <a:prstGeom prst="rect">
                      <a:avLst/>
                    </a:prstGeom>
                  </pic:spPr>
                </pic:pic>
              </a:graphicData>
            </a:graphic>
          </wp:inline>
        </w:drawing>
      </w:r>
    </w:p>
    <w:p w14:paraId="2A48480D" w14:textId="70F57486" w:rsidR="00B021EB" w:rsidRPr="00500847" w:rsidRDefault="00B021EB" w:rsidP="00500847">
      <w:pPr>
        <w:spacing w:before="240"/>
      </w:pPr>
      <w:r w:rsidRPr="00500847">
        <w:rPr>
          <w:b/>
          <w:bCs/>
        </w:rPr>
        <w:t xml:space="preserve">Figure </w:t>
      </w:r>
      <w:r w:rsidR="00500847" w:rsidRPr="00500847">
        <w:rPr>
          <w:b/>
          <w:bCs/>
        </w:rPr>
        <w:t xml:space="preserve">7 </w:t>
      </w:r>
      <w:r w:rsidRPr="00500847">
        <w:t>OLS regression for Trump’s margin votes for 2016 and 2020, using a comprehensive measurement of Social Capital</w:t>
      </w:r>
    </w:p>
    <w:p w14:paraId="4D848FD4" w14:textId="718E9DD7" w:rsidR="00A24839" w:rsidRPr="00A24839" w:rsidRDefault="00CF7948" w:rsidP="00A24839">
      <w:pPr>
        <w:spacing w:after="240"/>
      </w:pPr>
      <w:r w:rsidRPr="00500847">
        <w:t xml:space="preserve">Note: This plot displays </w:t>
      </w:r>
      <w:r w:rsidR="00E043D3" w:rsidRPr="00500847">
        <w:t>estimates</w:t>
      </w:r>
      <w:r w:rsidRPr="00500847">
        <w:t xml:space="preserve"> for </w:t>
      </w:r>
      <w:r w:rsidR="009A69C6" w:rsidRPr="00500847">
        <w:t>our</w:t>
      </w:r>
      <w:r w:rsidRPr="00500847">
        <w:t xml:space="preserve"> </w:t>
      </w:r>
      <w:r w:rsidR="001A2C1C" w:rsidRPr="00500847">
        <w:t>comprehensive</w:t>
      </w:r>
      <w:r w:rsidR="009A69C6" w:rsidRPr="00500847">
        <w:t xml:space="preserve"> measure of</w:t>
      </w:r>
      <w:r w:rsidRPr="00500847">
        <w:t xml:space="preserve"> social capital</w:t>
      </w:r>
      <w:r w:rsidR="001E659F" w:rsidRPr="00500847">
        <w:t>.</w:t>
      </w:r>
      <w:r w:rsidRPr="00500847">
        <w:t xml:space="preserve"> </w:t>
      </w:r>
      <w:r w:rsidR="001E659F" w:rsidRPr="00500847">
        <w:t xml:space="preserve">The full regression </w:t>
      </w:r>
      <w:r w:rsidRPr="00500847">
        <w:t xml:space="preserve">model </w:t>
      </w:r>
      <w:r w:rsidR="001E659F" w:rsidRPr="00500847">
        <w:t xml:space="preserve">estimates </w:t>
      </w:r>
      <w:r w:rsidRPr="00500847">
        <w:t>incorporate</w:t>
      </w:r>
      <w:r w:rsidR="001E659F" w:rsidRPr="00500847">
        <w:t xml:space="preserve"> a range of</w:t>
      </w:r>
      <w:r w:rsidRPr="00500847">
        <w:t xml:space="preserve"> control variables, including indicators of socioeconomic decline. </w:t>
      </w:r>
      <w:r w:rsidR="009A69C6" w:rsidRPr="00500847">
        <w:t>The full set of</w:t>
      </w:r>
      <w:r w:rsidRPr="00500847">
        <w:t xml:space="preserve"> results are </w:t>
      </w:r>
      <w:r w:rsidR="009A69C6" w:rsidRPr="00500847">
        <w:t>presented</w:t>
      </w:r>
      <w:r w:rsidRPr="00500847">
        <w:t xml:space="preserve"> in Appendix </w:t>
      </w:r>
      <w:r w:rsidR="00500847">
        <w:t>A</w:t>
      </w:r>
      <w:r w:rsidR="0088529C" w:rsidRPr="00500847">
        <w:t xml:space="preserve"> and </w:t>
      </w:r>
      <w:r w:rsidR="00500847">
        <w:t>B</w:t>
      </w:r>
      <w:r w:rsidRPr="00500847">
        <w:t>.</w:t>
      </w:r>
    </w:p>
    <w:p w14:paraId="1869E4C8" w14:textId="1309FBE8" w:rsidR="009A69C6" w:rsidRDefault="00654517" w:rsidP="00A24839">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w:t>
      </w:r>
      <w:r w:rsidR="00500847">
        <w:t xml:space="preserve">Figure </w:t>
      </w:r>
      <w:r w:rsidR="00A95E7B">
        <w:t>8</w:t>
      </w:r>
      <w:r>
        <w:t xml:space="preserve">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w:t>
      </w:r>
      <w:r w:rsidR="00C5496A">
        <w:t>over and above</w:t>
      </w:r>
      <w:r w:rsidR="009A69C6">
        <w:t xml:space="preserve"> </w:t>
      </w:r>
      <w:r w:rsidR="005D6F55">
        <w:t>historical</w:t>
      </w:r>
      <w:r w:rsidR="009A69C6">
        <w:t xml:space="preserve"> support for the Republican Party, </w:t>
      </w:r>
      <w:r w:rsidR="001D3683" w:rsidRPr="00057254">
        <w:t>yet they do so differently.</w:t>
      </w:r>
    </w:p>
    <w:p w14:paraId="16F8AA2F" w14:textId="0FB731E0" w:rsidR="00421D32" w:rsidRDefault="007618B3" w:rsidP="00B021EB">
      <w:pPr>
        <w:spacing w:before="120" w:after="24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social 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lastRenderedPageBreak/>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01243AE4" w14:textId="18B336C0" w:rsidR="00E043D3" w:rsidRDefault="00FA5917" w:rsidP="00E043D3">
      <w:pPr>
        <w:spacing w:before="120" w:line="480" w:lineRule="auto"/>
      </w:pPr>
      <w:r>
        <w:rPr>
          <w:noProof/>
          <w14:ligatures w14:val="standardContextual"/>
        </w:rPr>
        <w:drawing>
          <wp:inline distT="0" distB="0" distL="0" distR="0" wp14:anchorId="2E483593" wp14:editId="463AA044">
            <wp:extent cx="5746007" cy="3852000"/>
            <wp:effectExtent l="0" t="0" r="0" b="0"/>
            <wp:docPr id="791736416" name="Picture 2" descr="A graph showing the difference between the same and the s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36416" name="Picture 2" descr="A graph showing the difference between the same and the same&#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r="16094"/>
                    <a:stretch/>
                  </pic:blipFill>
                  <pic:spPr bwMode="auto">
                    <a:xfrm>
                      <a:off x="0" y="0"/>
                      <a:ext cx="5746007" cy="3852000"/>
                    </a:xfrm>
                    <a:prstGeom prst="rect">
                      <a:avLst/>
                    </a:prstGeom>
                    <a:ln>
                      <a:noFill/>
                    </a:ln>
                    <a:extLst>
                      <a:ext uri="{53640926-AAD7-44D8-BBD7-CCE9431645EC}">
                        <a14:shadowObscured xmlns:a14="http://schemas.microsoft.com/office/drawing/2010/main"/>
                      </a:ext>
                    </a:extLst>
                  </pic:spPr>
                </pic:pic>
              </a:graphicData>
            </a:graphic>
          </wp:inline>
        </w:drawing>
      </w:r>
    </w:p>
    <w:p w14:paraId="41673B21" w14:textId="38353E2E" w:rsidR="00B021EB" w:rsidRPr="006B1522" w:rsidRDefault="00B021EB" w:rsidP="006B1522">
      <w:r w:rsidRPr="006B1522">
        <w:rPr>
          <w:b/>
          <w:bCs/>
        </w:rPr>
        <w:t xml:space="preserve">Figure </w:t>
      </w:r>
      <w:r w:rsidR="00A95E7B">
        <w:rPr>
          <w:b/>
          <w:bCs/>
        </w:rPr>
        <w:t>8</w:t>
      </w:r>
      <w:r w:rsidRPr="006B1522">
        <w:rPr>
          <w:b/>
          <w:bCs/>
        </w:rPr>
        <w:t xml:space="preserve"> </w:t>
      </w:r>
      <w:r w:rsidRPr="006B1522">
        <w:t>Regression estimates for Trump Margin in 2016 and 2020, with different measures of social capital</w:t>
      </w:r>
      <w:r w:rsidR="006B1522" w:rsidRPr="006B1522">
        <w:t>.</w:t>
      </w:r>
    </w:p>
    <w:p w14:paraId="60697F31" w14:textId="37CDD85A" w:rsidR="00FA5917" w:rsidRPr="00A24839" w:rsidRDefault="000A298B" w:rsidP="00A24839">
      <w:pPr>
        <w:spacing w:after="240"/>
        <w:rPr>
          <w:sz w:val="22"/>
          <w:szCs w:val="22"/>
        </w:rPr>
      </w:pPr>
      <w:r w:rsidRPr="006B1522">
        <w:t>Note: The full regression estimates are presented in Ap</w:t>
      </w:r>
      <w:r w:rsidR="00905B53" w:rsidRPr="006B1522">
        <w:t>p</w:t>
      </w:r>
      <w:r w:rsidRPr="006B1522">
        <w:t xml:space="preserve">endix </w:t>
      </w:r>
      <w:r w:rsidR="006B1522">
        <w:t xml:space="preserve">C and </w:t>
      </w:r>
      <w:proofErr w:type="gramStart"/>
      <w:r w:rsidR="006B1522">
        <w:t>D</w:t>
      </w:r>
      <w:proofErr w:type="gramEnd"/>
      <w:r w:rsidRPr="006B1522">
        <w:t xml:space="preserve"> and they include state fixed effects.</w:t>
      </w:r>
      <w:r w:rsidR="006B1522" w:rsidRPr="006B1522">
        <w:rPr>
          <w:sz w:val="22"/>
          <w:szCs w:val="22"/>
        </w:rPr>
        <w:t xml:space="preserve"> </w:t>
      </w:r>
      <w:r w:rsidR="006B1522" w:rsidRPr="00905B53">
        <w:rPr>
          <w:sz w:val="22"/>
          <w:szCs w:val="22"/>
        </w:rPr>
        <w:t xml:space="preserve">Predictors were standardised using two standard deviations following Gelman </w:t>
      </w:r>
      <w:r w:rsidR="006B1522" w:rsidRPr="00905B53">
        <w:rPr>
          <w:sz w:val="22"/>
          <w:szCs w:val="22"/>
        </w:rPr>
        <w:fldChar w:fldCharType="begin"/>
      </w:r>
      <w:r w:rsidR="00001630">
        <w:rPr>
          <w:sz w:val="22"/>
          <w:szCs w:val="22"/>
        </w:rPr>
        <w:instrText xml:space="preserve"> ADDIN ZOTERO_ITEM CSL_CITATION {"citationID":"GcMOOOT2","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6B1522" w:rsidRPr="00905B53">
        <w:rPr>
          <w:sz w:val="22"/>
          <w:szCs w:val="22"/>
        </w:rPr>
        <w:fldChar w:fldCharType="separate"/>
      </w:r>
      <w:r w:rsidR="006B1522" w:rsidRPr="00905B53">
        <w:rPr>
          <w:noProof/>
          <w:sz w:val="22"/>
          <w:szCs w:val="22"/>
        </w:rPr>
        <w:t>(2008)</w:t>
      </w:r>
      <w:r w:rsidR="006B1522" w:rsidRPr="00905B53">
        <w:rPr>
          <w:sz w:val="22"/>
          <w:szCs w:val="22"/>
        </w:rPr>
        <w:fldChar w:fldCharType="end"/>
      </w:r>
      <w:r w:rsidR="006B1522">
        <w:rPr>
          <w:sz w:val="22"/>
          <w:szCs w:val="22"/>
        </w:rPr>
        <w:t>.</w:t>
      </w:r>
      <w:r w:rsidR="006B1522" w:rsidRPr="00905B53">
        <w:rPr>
          <w:sz w:val="22"/>
          <w:szCs w:val="22"/>
        </w:rPr>
        <w:t xml:space="preserve"> </w:t>
      </w:r>
    </w:p>
    <w:p w14:paraId="29EE6546" w14:textId="3F585BDA" w:rsidR="00654517" w:rsidRPr="00057254" w:rsidRDefault="00654517" w:rsidP="00A24839">
      <w:pPr>
        <w:spacing w:before="240" w:line="480" w:lineRule="auto"/>
        <w:ind w:firstLine="357"/>
      </w:pPr>
      <w:r w:rsidRPr="00D51360">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423C8A4B" w:rsidR="00654517" w:rsidRPr="00057254" w:rsidRDefault="00654517" w:rsidP="00654517">
      <w:pPr>
        <w:spacing w:before="120" w:line="480" w:lineRule="auto"/>
        <w:ind w:firstLine="357"/>
      </w:pPr>
      <w:r w:rsidRPr="00D51360">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w:t>
      </w:r>
      <w:r w:rsidRPr="00057254">
        <w:lastRenderedPageBreak/>
        <w:t>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w:t>
      </w:r>
      <w:r w:rsidR="006B1522">
        <w:t xml:space="preserve">Figure </w:t>
      </w:r>
      <w:r w:rsidR="00A95E7B">
        <w:t>9</w:t>
      </w:r>
      <w:r>
        <w:t xml:space="preserve">). </w:t>
      </w:r>
    </w:p>
    <w:p w14:paraId="07FF3C16" w14:textId="45849803"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 xml:space="preserve">antisystem </w:t>
      </w:r>
      <w:r w:rsidR="007443BD">
        <w:t xml:space="preserve">voting </w:t>
      </w:r>
      <w:r w:rsidR="00BA3D35">
        <w:t>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 xml:space="preserve">for antisystem </w:t>
      </w:r>
      <w:r w:rsidR="00D120CC">
        <w:t xml:space="preserve">voting </w:t>
      </w:r>
      <w:r w:rsidR="00BA3D35">
        <w:t>behaviours</w:t>
      </w:r>
      <w:r w:rsidRPr="00057254">
        <w:t>.</w:t>
      </w:r>
    </w:p>
    <w:p w14:paraId="12034F74" w14:textId="5FC2610B" w:rsidR="008C30FA" w:rsidRDefault="005A0CFE" w:rsidP="00BF5092">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351B7131" w14:textId="5126E7E1" w:rsidR="00BF5092" w:rsidRDefault="0091235A" w:rsidP="00B021EB">
      <w:pPr>
        <w:spacing w:before="120" w:line="480" w:lineRule="auto"/>
      </w:pPr>
      <w:r>
        <w:rPr>
          <w:noProof/>
          <w14:ligatures w14:val="standardContextual"/>
        </w:rPr>
        <w:lastRenderedPageBreak/>
        <w:drawing>
          <wp:inline distT="0" distB="0" distL="0" distR="0" wp14:anchorId="5C9A827F" wp14:editId="1E4A982E">
            <wp:extent cx="6048270" cy="3780000"/>
            <wp:effectExtent l="0" t="0" r="0" b="5080"/>
            <wp:docPr id="1362775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75275" name="Picture 1362775275"/>
                    <pic:cNvPicPr/>
                  </pic:nvPicPr>
                  <pic:blipFill>
                    <a:blip r:embed="rId16"/>
                    <a:stretch>
                      <a:fillRect/>
                    </a:stretch>
                  </pic:blipFill>
                  <pic:spPr>
                    <a:xfrm>
                      <a:off x="0" y="0"/>
                      <a:ext cx="6048270" cy="3780000"/>
                    </a:xfrm>
                    <a:prstGeom prst="rect">
                      <a:avLst/>
                    </a:prstGeom>
                  </pic:spPr>
                </pic:pic>
              </a:graphicData>
            </a:graphic>
          </wp:inline>
        </w:drawing>
      </w:r>
    </w:p>
    <w:p w14:paraId="4C32F612" w14:textId="246854B7" w:rsidR="006B1522" w:rsidRPr="006B1522" w:rsidRDefault="006B1522" w:rsidP="006B1522">
      <w:r w:rsidRPr="006B1522">
        <w:rPr>
          <w:b/>
          <w:bCs/>
        </w:rPr>
        <w:t xml:space="preserve">Figure </w:t>
      </w:r>
      <w:r w:rsidR="00A95E7B">
        <w:rPr>
          <w:b/>
          <w:bCs/>
        </w:rPr>
        <w:t>9</w:t>
      </w:r>
      <w:r w:rsidRPr="006B1522">
        <w:rPr>
          <w:b/>
          <w:bCs/>
        </w:rPr>
        <w:t xml:space="preserve">. </w:t>
      </w:r>
      <w:r w:rsidRPr="006B1522">
        <w:t>Interactions between social capital, and economic, population, earnings and wage change, 2016 and 2020 elections</w:t>
      </w:r>
      <w:r>
        <w:t>.</w:t>
      </w:r>
    </w:p>
    <w:p w14:paraId="359D0109" w14:textId="545D6F39" w:rsidR="00BF5092" w:rsidRPr="006B1522" w:rsidRDefault="0091235A" w:rsidP="00A24839">
      <w:pPr>
        <w:spacing w:after="240"/>
      </w:pPr>
      <w:r w:rsidRPr="006B1522">
        <w:t>Note: Full modelling results are reported in Ap</w:t>
      </w:r>
      <w:r w:rsidR="00FC56E7" w:rsidRPr="006B1522">
        <w:t>p</w:t>
      </w:r>
      <w:r w:rsidRPr="006B1522">
        <w:t xml:space="preserve">endix </w:t>
      </w:r>
      <w:r w:rsidR="006B1522">
        <w:t>E and F</w:t>
      </w:r>
      <w:r w:rsidR="00FC56E7" w:rsidRPr="006B1522">
        <w:t xml:space="preserve"> and include state fixed effects models. Predictors were standardised using two standard deviations following </w:t>
      </w:r>
      <w:r w:rsidR="00905B53" w:rsidRPr="006B1522">
        <w:t xml:space="preserve">Gelman </w:t>
      </w:r>
      <w:r w:rsidR="00905B53" w:rsidRPr="006B1522">
        <w:fldChar w:fldCharType="begin"/>
      </w:r>
      <w:r w:rsidR="00001630">
        <w:instrText xml:space="preserve"> ADDIN ZOTERO_ITEM CSL_CITATION {"citationID":"jvn5Bqew","properties":{"formattedCitation":"(Gelman, 2008)","plainCitation":"(Gelman, 2008)","dontUpdate":true,"noteIndex":0},"citationItems":[{"id":1740,"uris":["http://zotero.org/users/3528215/items/B4DV2PY9"],"itemData":{"id":1740,"type":"article-journal","container-title":"Statist. Med.","DOI":"https://doi.org/10.1002/sim.3107","page":"2865-2873","title":"Scaling regression inputs by dividing by two standard deviations","volume":"27","author":[{"family":"Gelman","given":"A."}],"issued":{"date-parts":[["2008"]]},"citation-key":"gelman2008"}}],"schema":"https://github.com/citation-style-language/schema/raw/master/csl-citation.json"} </w:instrText>
      </w:r>
      <w:r w:rsidR="00905B53" w:rsidRPr="006B1522">
        <w:fldChar w:fldCharType="separate"/>
      </w:r>
      <w:r w:rsidR="00905B53" w:rsidRPr="006B1522">
        <w:rPr>
          <w:noProof/>
        </w:rPr>
        <w:t>(2008)</w:t>
      </w:r>
      <w:r w:rsidR="00905B53" w:rsidRPr="006B1522">
        <w:fldChar w:fldCharType="end"/>
      </w:r>
      <w:r w:rsidR="006B1522">
        <w:t>.</w:t>
      </w:r>
    </w:p>
    <w:p w14:paraId="5866749A" w14:textId="71713247" w:rsidR="00D43DA0" w:rsidRDefault="004A4536" w:rsidP="00A24839">
      <w:pPr>
        <w:spacing w:before="24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w:t>
      </w:r>
      <w:r w:rsidR="00A95E7B">
        <w:t>Figure 9</w:t>
      </w:r>
      <w:r w:rsidR="005453B2">
        <w:t>)</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0B2EC046" w14:textId="6A45CD01" w:rsidR="004A4536" w:rsidRPr="00057254" w:rsidRDefault="004A4536" w:rsidP="0004068C">
      <w:pPr>
        <w:spacing w:line="480" w:lineRule="auto"/>
        <w:ind w:firstLine="357"/>
        <w:rPr>
          <w:sz w:val="22"/>
          <w:szCs w:val="22"/>
        </w:rPr>
      </w:pPr>
      <w:r w:rsidRPr="00057254">
        <w:t xml:space="preserve">This suggests that in areas experiencing fluctuations in earnings, the typically negative correlation between </w:t>
      </w:r>
      <w:r w:rsidR="005453B2">
        <w:t>economic</w:t>
      </w:r>
      <w:r w:rsidRPr="00057254">
        <w:t xml:space="preserve"> connectedness and </w:t>
      </w:r>
      <w:r w:rsidR="000764D4">
        <w:t xml:space="preserve">additional </w:t>
      </w:r>
      <w:r w:rsidRPr="00057254">
        <w:t xml:space="preserve">support for Trump becomes less pronounced. Conversely, in scenarios involving employment and population changes, the </w:t>
      </w:r>
      <w:r w:rsidRPr="00057254">
        <w:lastRenderedPageBreak/>
        <w:t>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These results underscore the complexity of social capital’s influence on political behaviour, particularly in the context of economic and demographic 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59FB2576" w:rsidR="00537093" w:rsidRPr="00057254" w:rsidRDefault="00537093" w:rsidP="004A7914">
      <w:pPr>
        <w:spacing w:before="120" w:line="480" w:lineRule="auto"/>
      </w:pPr>
      <w:r w:rsidRPr="00057254">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manifested in various forms such as populism</w:t>
      </w:r>
      <w:r w:rsidR="00004684">
        <w:t>,</w:t>
      </w:r>
      <w:r w:rsidRPr="00057254">
        <w:t xml:space="preserve"> nationalism</w:t>
      </w:r>
      <w:r w:rsidR="00004684">
        <w:t>, and Euroscepticism</w:t>
      </w:r>
      <w:r w:rsidR="007618B3">
        <w:t>—</w:t>
      </w:r>
      <w:r w:rsidRPr="00057254">
        <w:t xml:space="preserve">is deeply rooted in spatial </w:t>
      </w:r>
      <w:r w:rsidR="00A3721D">
        <w:t>conditions</w:t>
      </w:r>
      <w:r w:rsidRPr="00057254">
        <w:t xml:space="preserve">. </w:t>
      </w:r>
      <w:r w:rsidR="00004684">
        <w:t>It has become evident</w:t>
      </w:r>
      <w:r w:rsidRPr="00057254">
        <w:t xml:space="preserve"> that </w:t>
      </w:r>
      <w:r w:rsidR="00004684">
        <w:t xml:space="preserve">understanding </w:t>
      </w:r>
      <w:r w:rsidR="003A3894">
        <w:t xml:space="preserve">political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15E694AB" w:rsidR="00537093" w:rsidRPr="00057254" w:rsidRDefault="00004684" w:rsidP="004A7914">
      <w:pPr>
        <w:spacing w:before="120" w:line="480" w:lineRule="auto"/>
        <w:ind w:firstLine="357"/>
      </w:pPr>
      <w:r>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is often associated with homophily, affective polarisation, and ideological polarisation</w:t>
      </w:r>
      <w:r>
        <w:t>—phenomena rooted in</w:t>
      </w:r>
      <w:r w:rsidR="00537093" w:rsidRPr="00057254">
        <w:t xml:space="preserve"> the inability to recognise </w:t>
      </w:r>
      <w:r>
        <w:t>opposing views</w:t>
      </w:r>
      <w:r w:rsidR="00537093" w:rsidRPr="00057254">
        <w:t xml:space="preserve"> as </w:t>
      </w:r>
      <w:r>
        <w:t xml:space="preserve">legitimate or worthy of engagement </w:t>
      </w:r>
      <w:r w:rsidR="00001630">
        <w:fldChar w:fldCharType="begin"/>
      </w:r>
      <w:r w:rsidR="00001630">
        <w:instrText xml:space="preserve"> ADDIN ZOTERO_ITEM CSL_CITATION {"citationID":"jQJE7Qir","properties":{"formattedCitation":"(Iyengar &amp; Westwood, 2015; McPherson et al., 2001)","plainCitation":"(Iyengar &amp; Westwood, 2015; McPherson et al., 2001)","noteIndex":0},"citationItems":[{"id":1741,"uris":["http://zotero.org/users/3528215/items/NSYCNC5X"],"itemData":{"id":1741,"type":"article-journal","abstract":"[When defined in terms of social identity and affect toward copartisans and opposing partisans, the polarization of the American electorate has dramatically increased. We document the scope and consequences of affective polarization of partisans using implicit, explicit, and behavioral indicators. Our evidence demonstrates that hostile feelings for the opposing party are ingrained or automatic in voters' minds, and that affective polarization based on party is just as strong as polarization based on race. We further show that party cues exert powerful effects on nonpolitical judgments and behaviors. Partisans discriminate against opposing partisans, doing so to a degree that exceeds discrimination based on race. We note that the willingness of partisans to display open animus for opposing partisans can be attributed to the absence of norms governing the expression of negative sentiment and that increased partisan affect provides an incentive for elites to engage in confrontation rather than cooperation.]","archive":"JSTOR","container-title":"American Journal of Political Science","ISSN":"00925853, 15405907","issue":"3","note":"publisher: [Midwest Political Science Association, Wiley]","page":"690-707","title":"Fear and Loathing across Party Lines: New Evidence on Group Polarization","volume":"59","author":[{"family":"Iyengar","given":"Shanto"},{"family":"Westwood","given":"Sean J."}],"issued":{"date-parts":[["2015"]]},"citation-key":"iyengar2015"}},{"id":1742,"uris":["http://zotero.org/users/3528215/items/VGS6PI7Z"],"itemData":{"id":1742,"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amp;apos;s personal networks are homogeneous with regard to many sociodemographic, behavioral, and intrapersonal characteristics. Homophily limits people&amp;apos;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https://doi.org/10.1146/annurev.soc.27.1.415","ISSN":"1545-2115","issue":"Volume 27, 2001","note":"Citation Key: annurev:/content/journals/10.1146/annurev.soc.27.1.415\npublisher: Annual Reviews\ntype: Journal Article","page":"415-444","title":"Birds of a feather: Homophily in social networks","volume":"27","author":[{"family":"McPherson","given":"Miller"},{"family":"Smith-Lovin","given":"Lynn"},{"family":"Cook","given":"James M"}],"issued":{"date-parts":[["2001"]]},"citation-key":"annurev:/content/journals/10.1146/annurev.soc.27.1.415"}}],"schema":"https://github.com/citation-style-language/schema/raw/master/csl-citation.json"} </w:instrText>
      </w:r>
      <w:r w:rsidR="00001630">
        <w:fldChar w:fldCharType="separate"/>
      </w:r>
      <w:r w:rsidR="00001630">
        <w:rPr>
          <w:noProof/>
        </w:rPr>
        <w:t>(Iyengar &amp; Westwood, 2015; McPherson et al., 2001)</w:t>
      </w:r>
      <w:r w:rsidR="00001630">
        <w:fldChar w:fldCharType="end"/>
      </w:r>
      <w:r w:rsidR="00001630">
        <w:t>.</w:t>
      </w:r>
      <w:r>
        <w:t xml:space="preserve"> In this light, understanding the </w:t>
      </w:r>
      <w:r>
        <w:lastRenderedPageBreak/>
        <w:t>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Mitt Romney. This approach allows us to go beyond mere candidate preference, 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01E67C9C"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w:t>
      </w:r>
      <w:r w:rsidR="008C578F">
        <w:t>voting behaviours</w:t>
      </w:r>
      <w:r w:rsidR="00537093" w:rsidRPr="00057254">
        <w:t xml:space="preserve">.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69F12444" w:rsidR="00004684" w:rsidRDefault="00537093" w:rsidP="00156EC1">
      <w:pPr>
        <w:spacing w:before="120" w:line="480" w:lineRule="auto"/>
        <w:ind w:firstLine="357"/>
      </w:pPr>
      <w:r w:rsidRPr="00057254">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lastRenderedPageBreak/>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facilitated by 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prejudice and increase social cohesion on a broader scale</w:t>
      </w:r>
      <w:r w:rsidR="00001630">
        <w:t xml:space="preserve"> </w:t>
      </w:r>
      <w:r w:rsidR="00001630">
        <w:fldChar w:fldCharType="begin"/>
      </w:r>
      <w:r w:rsidR="00001630">
        <w:instrText xml:space="preserve"> ADDIN ZOTERO_ITEM CSL_CITATION {"citationID":"FrTVn99a","properties":{"formattedCitation":"(Putnam, 2007; Stolle &amp; Rochon, 1998)","plainCitation":"(Putnam, 2007; Stolle &amp; Rochon, 1998)","noteIndex":0},"citationItems":[{"id":1744,"uris":["http://zotero.org/users/3528215/items/YD3FCWK7"],"itemData":{"id":1744,"type":"article-journal","abstract":"Ethnic diversity is increasing in most advanced countries, driven mostly by sharp increases in immigration. In the long run immigration and diversity are likely to have important cultural, economic, fiscal, and developmental benefits. In the short run, however, immigration and ethnic diversity tend to reduce social solidarity and social capital. New evidence from the US suggests that in ethnically diverse neighbourhoods residents of all races tend to ?hunker down?. Trust (even of one's own race) is lower, altruism and community cooperation rarer, friends fewer. In the long run, however, successful immigrant societies have overcome such fragmentation by creating new, cross-cutting forms of social solidarity and more encompassing identities. Illustrations of becoming comfortable with diversity are drawn from the US military, religious institutions, and earlier waves of American immigration.","container-title":"Scandinavian Political Studies","DOI":"10.1111/j.1467-9477.2007.00176.x","ISSN":"0080-6757","issue":"2","journalAbbreviation":"Scandinavian Political Studies","note":"publisher: John Wiley &amp; Sons, Ltd","page":"137-174","title":"E Pluribus Unum: Diversity and Community in the Twenty-first Century The 2006 Johan Skytte Prize Lecture","volume":"30","author":[{"family":"Putnam","given":"Robert D."}],"issued":{"date-parts":[["2007",6,1]]},"citation-key":"putnam2007"}},{"id":1743,"uris":["http://zotero.org/users/3528215/items/EH5ZBP7C"],"itemData":{"id":1743,"type":"article-journal","abstract":"Examined the effects of different types of associations on a range of indicators related to public social capital to identify which traits or dimensions of associations are connected to those public forms of social capital. Specifically, the authors examine the impact of the type of associational activity and the purposes of the organization, hypothesizing that associations directed to different purposes will have different effects on the development of public social capital. They also hypothesize that the effect of associations on public social capital will vary depending on the inclusiveness of the particular association. Survey results from 102 associations in the US, Sweden and Germany, examined on 12 indicators of social capital, indicate that different facets of public social capital are connected to associational membership in varying degrees; and different types of social capital are found in different sectors of associations. Further, the level of diversity of an association has an effect on the connection between social capital and association memberships. (PsycINFO Database Record (c) 2016 APA, all rights reserved)","container-title":"American Behavioral Scientist","DOI":"10.1177/0002764298042001005","ISSN":"1552-3381(Electronic),0002-7642(Print)","issue":"1","note":"publisher-place: US\npublisher: Sage Publications","page":"47-65","title":"Are all associations alike? Member diversity, associational type, and the creation of social capital.","volume":"42","author":[{"family":"Stolle","given":"Dietlind"},{"family":"Rochon","given":"Thomas R."}],"issued":{"date-parts":[["1998"]]},"citation-key":"stolle1998"}}],"schema":"https://github.com/citation-style-language/schema/raw/master/csl-citation.json"} </w:instrText>
      </w:r>
      <w:r w:rsidR="00001630">
        <w:fldChar w:fldCharType="separate"/>
      </w:r>
      <w:r w:rsidR="00001630">
        <w:rPr>
          <w:noProof/>
        </w:rPr>
        <w:t>(Putnam, 2007; Stolle &amp; Rochon, 1998)</w:t>
      </w:r>
      <w:r w:rsidR="00001630">
        <w:fldChar w:fldCharType="end"/>
      </w:r>
      <w:r w:rsidR="00004684">
        <w:t>.</w:t>
      </w:r>
    </w:p>
    <w:p w14:paraId="494E8104" w14:textId="23E1FDF1"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001630">
        <w:t xml:space="preserve"> </w:t>
      </w:r>
      <w:r w:rsidR="00001630">
        <w:fldChar w:fldCharType="begin"/>
      </w:r>
      <w:r w:rsidR="00001630">
        <w:instrText xml:space="preserve"> ADDIN ZOTERO_ITEM CSL_CITATION {"citationID":"ViOzRuQ2","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001630">
        <w:fldChar w:fldCharType="separate"/>
      </w:r>
      <w:r w:rsidR="00001630" w:rsidRPr="00001630">
        <w:t>(Rodríguez-Pose et al., 2021)</w:t>
      </w:r>
      <w:r w:rsidR="00001630">
        <w:fldChar w:fldCharType="end"/>
      </w:r>
      <w:r>
        <w:t>.</w:t>
      </w:r>
    </w:p>
    <w:p w14:paraId="72C7344D" w14:textId="05B1344B" w:rsidR="00C772E7" w:rsidRDefault="00004684" w:rsidP="003A01AC">
      <w:pPr>
        <w:spacing w:before="120" w:line="480" w:lineRule="auto"/>
        <w:ind w:firstLine="357"/>
      </w:pPr>
      <w:r>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 xml:space="preserve">ations as a proxy for a type of bonding social capital. However, we acknowledge that this decision may have limitations. While individuals participating in similar interest groups might be </w:t>
      </w:r>
      <w:r w:rsidR="003A01AC" w:rsidRPr="003A01AC">
        <w:lastRenderedPageBreak/>
        <w:t>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various contexts, potentially including </w:t>
      </w:r>
      <w:r w:rsidR="007E68B8">
        <w:t xml:space="preserve">counties or neighbourhoods </w:t>
      </w:r>
      <w:r w:rsidR="00C772E7">
        <w:t xml:space="preserve">that are </w:t>
      </w:r>
      <w:proofErr w:type="gramStart"/>
      <w:r w:rsidR="003A01AC" w:rsidRPr="003A01AC">
        <w:t>more or less segregated</w:t>
      </w:r>
      <w:proofErr w:type="gramEnd"/>
      <w:r w:rsidR="003A01AC" w:rsidRPr="003A01AC">
        <w:t xml:space="preserve"> than th</w:t>
      </w:r>
      <w:r w:rsidR="007E68B8">
        <w:t>ose in th</w:t>
      </w:r>
      <w:r w:rsidR="003A01AC" w:rsidRPr="003A01AC">
        <w:t>e U.S.</w:t>
      </w:r>
      <w:r w:rsidR="003A01AC">
        <w:t xml:space="preserve"> </w:t>
      </w:r>
    </w:p>
    <w:p w14:paraId="6E95DC2F" w14:textId="04DF99E0" w:rsidR="00154E29" w:rsidRPr="00057254" w:rsidRDefault="00C772E7" w:rsidP="004A7914">
      <w:pPr>
        <w:spacing w:before="120" w:line="480" w:lineRule="auto"/>
        <w:ind w:firstLine="357"/>
      </w:pPr>
      <w:r>
        <w:t>W</w:t>
      </w:r>
      <w:r w:rsidR="00004684">
        <w:t xml:space="preserve">hile this study focused on the US, where robust data on social capital and electoral behaviour are available, the generalisability of these findings to other regions remains an open question. Social capital manifests differently across cultural and institutional contexts, and the mechanisms driving support for antisystem narratives in the US may not operate </w:t>
      </w:r>
      <w:r w:rsidR="00326CEC">
        <w:t>in the same way</w:t>
      </w:r>
      <w:r w:rsidR="00004684">
        <w:t xml:space="preserve"> in other parts of the world.</w:t>
      </w:r>
      <w:r>
        <w:t xml:space="preserve"> </w:t>
      </w:r>
      <w:r w:rsidR="007618B3">
        <w:t>Further</w:t>
      </w:r>
      <w:r w:rsidR="00154E29" w:rsidRPr="00057254">
        <w:t xml:space="preserve"> research should extend this </w:t>
      </w:r>
      <w:r w:rsidR="00004684">
        <w:t>investigation</w:t>
      </w:r>
      <w:r w:rsidR="00154E29" w:rsidRPr="00057254">
        <w:t xml:space="preserve"> to other regions where populism, anti-elitism, and anti-establishment narratives are prevalent. The relationship between social 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w:t>
      </w:r>
      <w:r w:rsidR="00001630">
        <w:fldChar w:fldCharType="begin"/>
      </w:r>
      <w:r w:rsidR="00001630">
        <w:instrText xml:space="preserve"> ADDIN ZOTERO_ITEM CSL_CITATION {"citationID":"i8XIlaE3","properties":{"formattedCitation":"(Norris &amp; Inglehart, 2019)","plainCitation":"(Norris &amp; Inglehart, 2019)","noteIndex":0},"citationItems":[{"id":1745,"uris":["http://zotero.org/users/3528215/items/BVTUPT8Z"],"itemData":{"id":1745,"type":"book","abstract":"Authoritarian populist parties have advanced in many countries, and entered government in states as diverse as Austria, Italy, the Netherlands, Poland, and Switzerland. Even small parties can still shift the policy agenda, as demonstrated by UKIP's role in catalyzing Brexit. Drawing on new evidence, this book advances a general theory why the silent revolution in values triggered a backlash fuelling support for authoritarian-populist parties and leaders in the US and Europe. The conclusion highlights the dangers of this development and what could be done to mitigate the risks to liberal democracy.","archive":"Cambridge Core","event-place":"Cambridge","ISBN":"978-1-108-42607-7","note":"DOI: 10.1017/9781108595841","publisher":"Cambridge University Press","publisher-place":"Cambridge","source":"Cambridge University Press","title":"Cultural Backlash: Trump, Brexit, and Authoritarian Populism","URL":"https://www.cambridge.org/core/product/3C7CB32722C7BB8B19A0FC005CAFD02B","author":[{"family":"Norris","given":"Pippa"},{"family":"Inglehart","given":"Ronald"}],"issued":{"date-parts":[["2019"]]},"citation-key":"norris2019"}}],"schema":"https://github.com/citation-style-language/schema/raw/master/csl-citation.json"} </w:instrText>
      </w:r>
      <w:r w:rsidR="00001630">
        <w:fldChar w:fldCharType="separate"/>
      </w:r>
      <w:r w:rsidR="00001630">
        <w:rPr>
          <w:noProof/>
        </w:rPr>
        <w:t>(Norris &amp; Inglehart, 2019)</w:t>
      </w:r>
      <w:r w:rsidR="00001630">
        <w:fldChar w:fldCharType="end"/>
      </w:r>
      <w:r w:rsidR="00004684">
        <w:t>. For instance, the role 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1EC66793"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w:t>
      </w:r>
      <w:r w:rsidR="00154E29" w:rsidRPr="00057254">
        <w:lastRenderedPageBreak/>
        <w:t>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 xml:space="preserve">combine quantitative data </w:t>
      </w:r>
      <w:r w:rsidR="00912CE0">
        <w:t xml:space="preserve">at the </w:t>
      </w:r>
      <w:r w:rsidR="007F1883">
        <w:t xml:space="preserve">regional level </w:t>
      </w:r>
      <w:r>
        <w:t>with</w:t>
      </w:r>
      <w:r w:rsidR="007618B3">
        <w:t xml:space="preserve"> </w:t>
      </w:r>
      <w:r w:rsidR="007F1883">
        <w:t xml:space="preserve">quantitative and </w:t>
      </w:r>
      <w:r w:rsidR="00154E29" w:rsidRPr="00057254">
        <w:t xml:space="preserve">qualitative </w:t>
      </w:r>
      <w:r>
        <w:t>insights collected</w:t>
      </w:r>
      <w:r w:rsidR="00154E29" w:rsidRPr="00057254">
        <w:t xml:space="preserve"> at a granular</w:t>
      </w:r>
      <w:r w:rsidR="007F1883">
        <w:t xml:space="preserve">, individual </w:t>
      </w:r>
      <w:r w:rsidR="00154E29" w:rsidRPr="00057254">
        <w:t xml:space="preserve">level. </w:t>
      </w:r>
      <w:r>
        <w:t>Such</w:t>
      </w:r>
      <w:r w:rsidR="00154E29" w:rsidRPr="00057254">
        <w:t xml:space="preserve"> approaches would provide a deeper </w:t>
      </w:r>
      <w:r>
        <w:t xml:space="preserve">and more nuanced </w:t>
      </w:r>
      <w:r w:rsidR="00154E29" w:rsidRPr="00057254">
        <w:t>understanding of the complex interplay between social capital, political preferences, and spatial inequality</w:t>
      </w:r>
      <w:r>
        <w:t>.</w:t>
      </w:r>
      <w:r w:rsidR="007618B3">
        <w:t xml:space="preserve"> </w:t>
      </w:r>
    </w:p>
    <w:p w14:paraId="1A08002A" w14:textId="54051DBF" w:rsidR="006A7B52" w:rsidRPr="00057254" w:rsidRDefault="00004684" w:rsidP="004A7914">
      <w:pPr>
        <w:spacing w:before="120" w:line="480" w:lineRule="auto"/>
        <w:ind w:firstLine="357"/>
      </w:pPr>
      <w:r>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ties 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48D9BB5A" w:rsidR="003A01AC" w:rsidRDefault="003A01AC" w:rsidP="003A01AC">
      <w:pPr>
        <w:spacing w:before="120" w:line="480" w:lineRule="auto"/>
        <w:ind w:firstLine="357"/>
      </w:pPr>
      <w:r>
        <w:t xml:space="preserve">Moreover, we believe we have </w:t>
      </w:r>
      <w:proofErr w:type="gramStart"/>
      <w:r>
        <w:t>opened up</w:t>
      </w:r>
      <w:proofErr w:type="gramEnd"/>
      <w:r>
        <w:t xml:space="preserve"> new avenues for further exploration. By demonstrating the differential impacts of bonding and bridging social capital on antisystem </w:t>
      </w:r>
      <w:r w:rsidR="00E221B0">
        <w:t>political behaviours</w:t>
      </w:r>
      <w:r>
        <w:t xml:space="preserve">,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w:t>
      </w:r>
      <w:r>
        <w:lastRenderedPageBreak/>
        <w:t xml:space="preserve">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1DAE1864" w14:textId="633D7D13" w:rsidR="0050398E" w:rsidRPr="00BF5092" w:rsidRDefault="0050398E" w:rsidP="00437C28">
      <w:pPr>
        <w:spacing w:line="480" w:lineRule="auto"/>
        <w:rPr>
          <w:b/>
          <w:lang w:val="de-DE"/>
        </w:rPr>
      </w:pPr>
      <w:r w:rsidRPr="00591E5B">
        <w:rPr>
          <w:b/>
          <w:lang w:val="de-DE"/>
        </w:rPr>
        <w:lastRenderedPageBreak/>
        <w:t>References</w:t>
      </w:r>
    </w:p>
    <w:p w14:paraId="7C6EC7B6" w14:textId="77777777" w:rsidR="00001630" w:rsidRPr="00001630" w:rsidRDefault="00020E73" w:rsidP="00001630">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r w:rsidR="00001630" w:rsidRPr="00001630">
        <w:t xml:space="preserve">Alabrese, E., Becker, S. O., Fetzer, T., &amp; Novy, D. (2019). Who voted for Brexit? Individual and regional data combined. </w:t>
      </w:r>
      <w:r w:rsidR="00001630" w:rsidRPr="00001630">
        <w:rPr>
          <w:i/>
          <w:iCs/>
        </w:rPr>
        <w:t>European Journal of Political Economy</w:t>
      </w:r>
      <w:r w:rsidR="00001630" w:rsidRPr="00001630">
        <w:t xml:space="preserve">, </w:t>
      </w:r>
      <w:r w:rsidR="00001630" w:rsidRPr="00001630">
        <w:rPr>
          <w:i/>
          <w:iCs/>
        </w:rPr>
        <w:t>56</w:t>
      </w:r>
      <w:r w:rsidR="00001630" w:rsidRPr="00001630">
        <w:t>, 132–150. https://doi.org/10.1016/j.ejpoleco.2018.08.002</w:t>
      </w:r>
    </w:p>
    <w:p w14:paraId="40F07EE3" w14:textId="77777777" w:rsidR="00001630" w:rsidRPr="00001630" w:rsidRDefault="00001630" w:rsidP="00001630">
      <w:pPr>
        <w:pStyle w:val="Bibliography"/>
      </w:pPr>
      <w:r w:rsidRPr="00001630">
        <w:t xml:space="preserve">Allen, W. S. (1965). </w:t>
      </w:r>
      <w:r w:rsidRPr="00001630">
        <w:rPr>
          <w:i/>
          <w:iCs/>
        </w:rPr>
        <w:t>The Nazi seizure of power: The experience of a single German town, 1930-1935</w:t>
      </w:r>
      <w:r w:rsidRPr="00001630">
        <w:t>. Quadrangle Books.</w:t>
      </w:r>
    </w:p>
    <w:p w14:paraId="6540A859" w14:textId="77777777" w:rsidR="00001630" w:rsidRPr="00001630" w:rsidRDefault="00001630" w:rsidP="00001630">
      <w:pPr>
        <w:pStyle w:val="Bibliography"/>
      </w:pPr>
      <w:r w:rsidRPr="00001630">
        <w:t xml:space="preserve">Barber, B. (1996). </w:t>
      </w:r>
      <w:r w:rsidRPr="00001630">
        <w:rPr>
          <w:i/>
          <w:iCs/>
        </w:rPr>
        <w:t>Jihad vs. McWorld: How Globalism and Tribalism are Reshaping the World</w:t>
      </w:r>
      <w:r w:rsidRPr="00001630">
        <w:t>. Ballantine Books.</w:t>
      </w:r>
    </w:p>
    <w:p w14:paraId="7C874F05" w14:textId="77777777" w:rsidR="00001630" w:rsidRPr="00001630" w:rsidRDefault="00001630" w:rsidP="00001630">
      <w:pPr>
        <w:pStyle w:val="Bibliography"/>
      </w:pPr>
      <w:r w:rsidRPr="00001630">
        <w:t xml:space="preserve">BBC. (2012). </w:t>
      </w:r>
      <w:r w:rsidRPr="00001630">
        <w:rPr>
          <w:i/>
          <w:iCs/>
        </w:rPr>
        <w:t>Viewpoint: Manuel Castells on the rise of alternative economic cultures</w:t>
      </w:r>
      <w:r w:rsidRPr="00001630">
        <w:t>. https://www.bbc.com/news/business-20027044</w:t>
      </w:r>
    </w:p>
    <w:p w14:paraId="6DEF7A36" w14:textId="77777777" w:rsidR="00001630" w:rsidRPr="00001630" w:rsidRDefault="00001630" w:rsidP="00001630">
      <w:pPr>
        <w:pStyle w:val="Bibliography"/>
      </w:pPr>
      <w:r w:rsidRPr="00001630">
        <w:t xml:space="preserve">Bourdieu, P. (1986). The Forms of Capital. In J. G. Richardson (Ed.), </w:t>
      </w:r>
      <w:r w:rsidRPr="00001630">
        <w:rPr>
          <w:i/>
          <w:iCs/>
        </w:rPr>
        <w:t>Handbook of Theory and Research for the Sociology of Education</w:t>
      </w:r>
      <w:r w:rsidRPr="00001630">
        <w:t>. Greenwood Press.</w:t>
      </w:r>
    </w:p>
    <w:p w14:paraId="17304C27" w14:textId="77777777" w:rsidR="00001630" w:rsidRPr="00001630" w:rsidRDefault="00001630" w:rsidP="00001630">
      <w:pPr>
        <w:pStyle w:val="Bibliography"/>
      </w:pPr>
      <w:r w:rsidRPr="00001630">
        <w:t xml:space="preserve">Bourdieu, P., &amp; Wacquant, L. J. D. (1992). </w:t>
      </w:r>
      <w:r w:rsidRPr="00001630">
        <w:rPr>
          <w:i/>
          <w:iCs/>
        </w:rPr>
        <w:t>An Invitation to Reflexive Sociology</w:t>
      </w:r>
      <w:r w:rsidRPr="00001630">
        <w:t>. The Chicago University Press.</w:t>
      </w:r>
    </w:p>
    <w:p w14:paraId="32E62240" w14:textId="77777777" w:rsidR="00001630" w:rsidRPr="00001630" w:rsidRDefault="00001630" w:rsidP="00001630">
      <w:pPr>
        <w:pStyle w:val="Bibliography"/>
      </w:pPr>
      <w:r w:rsidRPr="00001630">
        <w:t xml:space="preserve">Chetty, R., Jackson, M. O., Kuchler, T., Stroebel, J., Hendren, N., Fluegge, R. B., Gong, S., Gonzalez, F., Grondin, A., Jacob, M., Johnston, D., Koenen, M., Laguna-Muggenburg, E., Mudekereza, F., Rutter, T., Thor, N., Townsend, W., Zhang, R., Bailey, M., … Wernerfelt, N. (2022a). Social capital I: measurement and associations with economic mobility. </w:t>
      </w:r>
      <w:r w:rsidRPr="00001630">
        <w:rPr>
          <w:i/>
          <w:iCs/>
        </w:rPr>
        <w:t>Nature</w:t>
      </w:r>
      <w:r w:rsidRPr="00001630">
        <w:t xml:space="preserve">, </w:t>
      </w:r>
      <w:r w:rsidRPr="00001630">
        <w:rPr>
          <w:i/>
          <w:iCs/>
        </w:rPr>
        <w:t>608</w:t>
      </w:r>
      <w:r w:rsidRPr="00001630">
        <w:t>(7921), 108–121. https://doi.org/10.1038/s41586-022-04996-4</w:t>
      </w:r>
    </w:p>
    <w:p w14:paraId="41BCBFED" w14:textId="77777777" w:rsidR="00001630" w:rsidRPr="00001630" w:rsidRDefault="00001630" w:rsidP="00001630">
      <w:pPr>
        <w:pStyle w:val="Bibliography"/>
      </w:pPr>
      <w:r w:rsidRPr="00001630">
        <w:t xml:space="preserve">Chetty, R., Jackson, M. O., Kuchler, T., Stroebel, J., Hendren, N., Fluegge, R. B., Gong, S., Gonzalez, F., Grondin, A., Jacob, M., Johnston, D., Koenen, M., Laguna-Muggenburg, E., Mudekereza, F., Rutter, T., Thor, N., Townsend, W., Zhang, R., Bailey, M., … Wernerfelt, N. (2022b). Social capital II: determinants of economic </w:t>
      </w:r>
      <w:r w:rsidRPr="00001630">
        <w:lastRenderedPageBreak/>
        <w:t xml:space="preserve">connectedness. </w:t>
      </w:r>
      <w:r w:rsidRPr="00001630">
        <w:rPr>
          <w:i/>
          <w:iCs/>
        </w:rPr>
        <w:t>Nature</w:t>
      </w:r>
      <w:r w:rsidRPr="00001630">
        <w:t xml:space="preserve">, </w:t>
      </w:r>
      <w:r w:rsidRPr="00001630">
        <w:rPr>
          <w:i/>
          <w:iCs/>
        </w:rPr>
        <w:t>608</w:t>
      </w:r>
      <w:r w:rsidRPr="00001630">
        <w:t>(7921), 122–134. https://doi.org/10.1038/s41586-022-04997-3</w:t>
      </w:r>
    </w:p>
    <w:p w14:paraId="011BB64D" w14:textId="77777777" w:rsidR="00001630" w:rsidRPr="00001630" w:rsidRDefault="00001630" w:rsidP="00001630">
      <w:pPr>
        <w:pStyle w:val="Bibliography"/>
      </w:pPr>
      <w:r w:rsidRPr="00001630">
        <w:t xml:space="preserve">Childers, T. (1984). Who, Indeed, Did Vote for Hitler? </w:t>
      </w:r>
      <w:r w:rsidRPr="00001630">
        <w:rPr>
          <w:i/>
          <w:iCs/>
        </w:rPr>
        <w:t>Central European History</w:t>
      </w:r>
      <w:r w:rsidRPr="00001630">
        <w:t xml:space="preserve">, </w:t>
      </w:r>
      <w:r w:rsidRPr="00001630">
        <w:rPr>
          <w:i/>
          <w:iCs/>
        </w:rPr>
        <w:t>17</w:t>
      </w:r>
      <w:r w:rsidRPr="00001630">
        <w:t>(1), 45–53. JSTOR.</w:t>
      </w:r>
    </w:p>
    <w:p w14:paraId="1F2D5B3A" w14:textId="77777777" w:rsidR="00001630" w:rsidRPr="00001630" w:rsidRDefault="00001630" w:rsidP="00001630">
      <w:pPr>
        <w:pStyle w:val="Bibliography"/>
      </w:pPr>
      <w:r w:rsidRPr="00001630">
        <w:t xml:space="preserve">Claridge, T. (2018). </w:t>
      </w:r>
      <w:r w:rsidRPr="00001630">
        <w:rPr>
          <w:i/>
          <w:iCs/>
        </w:rPr>
        <w:t>Functions of social capital—Bonding, bridging, linking</w:t>
      </w:r>
      <w:r w:rsidRPr="00001630">
        <w:t>. Social Capital Research.</w:t>
      </w:r>
    </w:p>
    <w:p w14:paraId="2A117CD7" w14:textId="77777777" w:rsidR="00001630" w:rsidRPr="00001630" w:rsidRDefault="00001630" w:rsidP="00001630">
      <w:pPr>
        <w:pStyle w:val="Bibliography"/>
      </w:pPr>
      <w:r w:rsidRPr="00001630">
        <w:t xml:space="preserve">Coleman, J. S. (1988). Social Capital in the Creation of Human Capital. </w:t>
      </w:r>
      <w:r w:rsidRPr="00001630">
        <w:rPr>
          <w:i/>
          <w:iCs/>
        </w:rPr>
        <w:t>American Journal of Sociology</w:t>
      </w:r>
      <w:r w:rsidRPr="00001630">
        <w:t xml:space="preserve">, </w:t>
      </w:r>
      <w:r w:rsidRPr="00001630">
        <w:rPr>
          <w:i/>
          <w:iCs/>
        </w:rPr>
        <w:t>94</w:t>
      </w:r>
      <w:r w:rsidRPr="00001630">
        <w:t>, S95–S120. JSTOR.</w:t>
      </w:r>
    </w:p>
    <w:p w14:paraId="7BEF0EFE" w14:textId="77777777" w:rsidR="00001630" w:rsidRPr="00001630" w:rsidRDefault="00001630" w:rsidP="00001630">
      <w:pPr>
        <w:pStyle w:val="Bibliography"/>
      </w:pPr>
      <w:r w:rsidRPr="00001630">
        <w:t xml:space="preserve">Cramer, K. J. (2012). Putting Inequality in Its Place: Rural Consciousness and the Power of Perspective. </w:t>
      </w:r>
      <w:r w:rsidRPr="00001630">
        <w:rPr>
          <w:i/>
          <w:iCs/>
        </w:rPr>
        <w:t>American Political Science Review</w:t>
      </w:r>
      <w:r w:rsidRPr="00001630">
        <w:t xml:space="preserve">, </w:t>
      </w:r>
      <w:r w:rsidRPr="00001630">
        <w:rPr>
          <w:i/>
          <w:iCs/>
        </w:rPr>
        <w:t>106</w:t>
      </w:r>
      <w:r w:rsidRPr="00001630">
        <w:t>(3), 517–532. Cambridge Core. https://doi.org/10.1017/S0003055412000305</w:t>
      </w:r>
    </w:p>
    <w:p w14:paraId="1D1F2864" w14:textId="77777777" w:rsidR="00001630" w:rsidRPr="00001630" w:rsidRDefault="00001630" w:rsidP="00001630">
      <w:pPr>
        <w:pStyle w:val="Bibliography"/>
      </w:pPr>
      <w:r w:rsidRPr="00001630">
        <w:t xml:space="preserve">Cramer, K. J. (2016). </w:t>
      </w:r>
      <w:r w:rsidRPr="00001630">
        <w:rPr>
          <w:i/>
          <w:iCs/>
        </w:rPr>
        <w:t>The Politics of Resentment. Rural Consciousness in Wisconsin and the Rise of Scott Walker</w:t>
      </w:r>
      <w:r w:rsidRPr="00001630">
        <w:t>. The Chicago University Press.</w:t>
      </w:r>
    </w:p>
    <w:p w14:paraId="4F5D34A8" w14:textId="77777777" w:rsidR="00001630" w:rsidRPr="00001630" w:rsidRDefault="00001630" w:rsidP="00001630">
      <w:pPr>
        <w:pStyle w:val="Bibliography"/>
      </w:pPr>
      <w:r w:rsidRPr="00001630">
        <w:t xml:space="preserve">Diemer, A., Iammarino, S., Rodríguez-Pose, A., &amp; Storper, M. (2022). The Regional Development Trap in Europe. </w:t>
      </w:r>
      <w:r w:rsidRPr="00001630">
        <w:rPr>
          <w:i/>
          <w:iCs/>
        </w:rPr>
        <w:t>Economic Geography</w:t>
      </w:r>
      <w:r w:rsidRPr="00001630">
        <w:t>, 1–23. https://doi.org/10.1080/00130095.2022.2080655</w:t>
      </w:r>
    </w:p>
    <w:p w14:paraId="45B9F0F0" w14:textId="77777777" w:rsidR="00001630" w:rsidRPr="00001630" w:rsidRDefault="00001630" w:rsidP="00001630">
      <w:pPr>
        <w:pStyle w:val="Bibliography"/>
      </w:pPr>
      <w:r w:rsidRPr="00001630">
        <w:rPr>
          <w:lang w:val="es-ES"/>
        </w:rPr>
        <w:t xml:space="preserve">Dijkstra, L., Poelman, H., &amp; Rodríguez-Pose, A. (2020). </w:t>
      </w:r>
      <w:r w:rsidRPr="00001630">
        <w:t xml:space="preserve">The geography of EU discontent. </w:t>
      </w:r>
      <w:r w:rsidRPr="00001630">
        <w:rPr>
          <w:i/>
          <w:iCs/>
        </w:rPr>
        <w:t>Regional Studies</w:t>
      </w:r>
      <w:r w:rsidRPr="00001630">
        <w:t xml:space="preserve">, </w:t>
      </w:r>
      <w:r w:rsidRPr="00001630">
        <w:rPr>
          <w:i/>
          <w:iCs/>
        </w:rPr>
        <w:t>54</w:t>
      </w:r>
      <w:r w:rsidRPr="00001630">
        <w:t>(6), 737–753. https://doi.org/10.1080/00343404.2019.1654603</w:t>
      </w:r>
    </w:p>
    <w:p w14:paraId="095D1436" w14:textId="77777777" w:rsidR="00001630" w:rsidRPr="00001630" w:rsidRDefault="00001630" w:rsidP="00001630">
      <w:pPr>
        <w:pStyle w:val="Bibliography"/>
      </w:pPr>
      <w:r w:rsidRPr="00001630">
        <w:t xml:space="preserve">Essletzbichler, J., &amp; Forcher, J. (2022). “Red Vienna” and the rise of the populist right. </w:t>
      </w:r>
      <w:r w:rsidRPr="00001630">
        <w:rPr>
          <w:i/>
          <w:iCs/>
        </w:rPr>
        <w:t>European Urban and Regional Studies</w:t>
      </w:r>
      <w:r w:rsidRPr="00001630">
        <w:t xml:space="preserve">, </w:t>
      </w:r>
      <w:r w:rsidRPr="00001630">
        <w:rPr>
          <w:i/>
          <w:iCs/>
        </w:rPr>
        <w:t>29</w:t>
      </w:r>
      <w:r w:rsidRPr="00001630">
        <w:t>(1), 126–141. https://doi.org/10.1177/09697764211031622</w:t>
      </w:r>
    </w:p>
    <w:p w14:paraId="52DD1A1B" w14:textId="77777777" w:rsidR="00001630" w:rsidRPr="00001630" w:rsidRDefault="00001630" w:rsidP="00001630">
      <w:pPr>
        <w:pStyle w:val="Bibliography"/>
      </w:pPr>
      <w:r w:rsidRPr="00001630">
        <w:t xml:space="preserve">Faggian, A., Modica, M., Modrego, F., &amp; Urso, G. (2021). One country, two populist parties: Voting patterns of the 2018 Italian elections and their determinants. </w:t>
      </w:r>
      <w:r w:rsidRPr="00001630">
        <w:rPr>
          <w:i/>
          <w:iCs/>
        </w:rPr>
        <w:t>Regional Science Policy &amp; Practice</w:t>
      </w:r>
      <w:r w:rsidRPr="00001630">
        <w:t xml:space="preserve">, </w:t>
      </w:r>
      <w:r w:rsidRPr="00001630">
        <w:rPr>
          <w:i/>
          <w:iCs/>
        </w:rPr>
        <w:t>13</w:t>
      </w:r>
      <w:r w:rsidRPr="00001630">
        <w:t>(2), 397–413. https://doi.org/10.1111/rsp3.12391</w:t>
      </w:r>
    </w:p>
    <w:p w14:paraId="073F6A62" w14:textId="77777777" w:rsidR="00001630" w:rsidRPr="00001630" w:rsidRDefault="00001630" w:rsidP="00001630">
      <w:pPr>
        <w:pStyle w:val="Bibliography"/>
      </w:pPr>
      <w:r w:rsidRPr="00001630">
        <w:lastRenderedPageBreak/>
        <w:t xml:space="preserve">Fierro, P., Aravena-Gonzalez, I., Aroca, P., &amp; Rowe, F. (2024). Geographies of discontent: Measuring and understanding the feeling of abandonment in the Chilean region of Valparaiso (2019–2021). </w:t>
      </w:r>
      <w:r w:rsidRPr="00001630">
        <w:rPr>
          <w:i/>
          <w:iCs/>
        </w:rPr>
        <w:t>Cambridge Journal of Regions, Economy and Society</w:t>
      </w:r>
      <w:r w:rsidRPr="00001630">
        <w:t>, rsae004. https://doi.org/10.1093/cjres/rsae004</w:t>
      </w:r>
    </w:p>
    <w:p w14:paraId="26E0ECA6" w14:textId="77777777" w:rsidR="00001630" w:rsidRPr="00001630" w:rsidRDefault="00001630" w:rsidP="00001630">
      <w:pPr>
        <w:pStyle w:val="Bibliography"/>
      </w:pPr>
      <w:r w:rsidRPr="00785B61">
        <w:rPr>
          <w:lang w:val="es-ES"/>
        </w:rPr>
        <w:t xml:space="preserve">Fierro, P., Rivera, S., &amp; Brieba, D. (2024). </w:t>
      </w:r>
      <w:r w:rsidRPr="00001630">
        <w:t xml:space="preserve">Marginalisation and Engagement: Exploring Political Knowledge and Self-Competence Beliefs in Neglected Areas. </w:t>
      </w:r>
      <w:r w:rsidRPr="00001630">
        <w:rPr>
          <w:i/>
          <w:iCs/>
        </w:rPr>
        <w:t>SocArXiv Papers</w:t>
      </w:r>
      <w:r w:rsidRPr="00001630">
        <w:t>. https://doi.org/10.31235/osf.io/54tg7</w:t>
      </w:r>
    </w:p>
    <w:p w14:paraId="1DE354E1" w14:textId="77777777" w:rsidR="00001630" w:rsidRPr="00001630" w:rsidRDefault="00001630" w:rsidP="00001630">
      <w:pPr>
        <w:pStyle w:val="Bibliography"/>
      </w:pPr>
      <w:r w:rsidRPr="00001630">
        <w:t xml:space="preserve">Fitzgerald, J., &amp; Lawrence, D. (2011). Local cohesion and radical right support: The case of the Swiss People’s Party. </w:t>
      </w:r>
      <w:r w:rsidRPr="00001630">
        <w:rPr>
          <w:i/>
          <w:iCs/>
        </w:rPr>
        <w:t>Electoral Studies</w:t>
      </w:r>
      <w:r w:rsidRPr="00001630">
        <w:t xml:space="preserve">, </w:t>
      </w:r>
      <w:r w:rsidRPr="00001630">
        <w:rPr>
          <w:i/>
          <w:iCs/>
        </w:rPr>
        <w:t>30</w:t>
      </w:r>
      <w:r w:rsidRPr="00001630">
        <w:t>(4), 834–847. https://doi.org/10.1016/j.electstud.2011.08.004</w:t>
      </w:r>
    </w:p>
    <w:p w14:paraId="353BF489" w14:textId="77777777" w:rsidR="00001630" w:rsidRPr="00001630" w:rsidRDefault="00001630" w:rsidP="00001630">
      <w:pPr>
        <w:pStyle w:val="Bibliography"/>
      </w:pPr>
      <w:r w:rsidRPr="00001630">
        <w:t xml:space="preserve">Garretsen, H., Stoker, J. I., Soudis, D., Martin, R. L., &amp; Rentfrow, P. J. (2018). Brexit and the relevance of regional personality traits: More psychological Openness could have swung the regional vote. </w:t>
      </w:r>
      <w:r w:rsidRPr="00001630">
        <w:rPr>
          <w:i/>
          <w:iCs/>
        </w:rPr>
        <w:t>Cambridge Journal of Regions, Economy and Society</w:t>
      </w:r>
      <w:r w:rsidRPr="00001630">
        <w:t xml:space="preserve">, </w:t>
      </w:r>
      <w:r w:rsidRPr="00001630">
        <w:rPr>
          <w:i/>
          <w:iCs/>
        </w:rPr>
        <w:t>11</w:t>
      </w:r>
      <w:r w:rsidRPr="00001630">
        <w:t>(1), 165–175. https://doi.org/10.1093/cjres/rsx031</w:t>
      </w:r>
    </w:p>
    <w:p w14:paraId="5820F978" w14:textId="77777777" w:rsidR="00001630" w:rsidRPr="00001630" w:rsidRDefault="00001630" w:rsidP="00001630">
      <w:pPr>
        <w:pStyle w:val="Bibliography"/>
      </w:pPr>
      <w:r w:rsidRPr="00001630">
        <w:t xml:space="preserve">Gelman, A. (2008). Scaling regression inputs by dividing by two standard deviations. </w:t>
      </w:r>
      <w:r w:rsidRPr="00001630">
        <w:rPr>
          <w:i/>
          <w:iCs/>
        </w:rPr>
        <w:t>Statist. Med.</w:t>
      </w:r>
      <w:r w:rsidRPr="00001630">
        <w:t xml:space="preserve">, </w:t>
      </w:r>
      <w:r w:rsidRPr="00001630">
        <w:rPr>
          <w:i/>
          <w:iCs/>
        </w:rPr>
        <w:t>27</w:t>
      </w:r>
      <w:r w:rsidRPr="00001630">
        <w:t>, 2865–2873. https://doi.org/10.1002/sim.3107</w:t>
      </w:r>
    </w:p>
    <w:p w14:paraId="040F584C" w14:textId="77777777" w:rsidR="00001630" w:rsidRPr="00001630" w:rsidRDefault="00001630" w:rsidP="00001630">
      <w:pPr>
        <w:pStyle w:val="Bibliography"/>
      </w:pPr>
      <w:r w:rsidRPr="00001630">
        <w:t xml:space="preserve">Gittell, R. J., &amp; Vidal, A. (1998). </w:t>
      </w:r>
      <w:r w:rsidRPr="00001630">
        <w:rPr>
          <w:i/>
          <w:iCs/>
        </w:rPr>
        <w:t>Community organizing: Building social capital as a development strategy.</w:t>
      </w:r>
      <w:r w:rsidRPr="00001630">
        <w:t xml:space="preserve"> (pp. x, 196). Sage Publications, Inc.</w:t>
      </w:r>
    </w:p>
    <w:p w14:paraId="5BBB1E12" w14:textId="77777777" w:rsidR="00001630" w:rsidRPr="00001630" w:rsidRDefault="00001630" w:rsidP="00001630">
      <w:pPr>
        <w:pStyle w:val="Bibliography"/>
      </w:pPr>
      <w:r w:rsidRPr="00001630">
        <w:t xml:space="preserve">Goodwin, M. J., &amp; Heath, O. (2016). The 2016 Referendum, Brexit and the Left Behind: An Aggregate-level Analysis of the Result. </w:t>
      </w:r>
      <w:r w:rsidRPr="00001630">
        <w:rPr>
          <w:i/>
          <w:iCs/>
        </w:rPr>
        <w:t>The Political Quarterly</w:t>
      </w:r>
      <w:r w:rsidRPr="00001630">
        <w:t xml:space="preserve">, </w:t>
      </w:r>
      <w:r w:rsidRPr="00001630">
        <w:rPr>
          <w:i/>
          <w:iCs/>
        </w:rPr>
        <w:t>87</w:t>
      </w:r>
      <w:r w:rsidRPr="00001630">
        <w:t>(3), 323–332. https://doi.org/10.1111/1467-923X.12285</w:t>
      </w:r>
    </w:p>
    <w:p w14:paraId="347D76CD" w14:textId="77777777" w:rsidR="00001630" w:rsidRPr="00001630" w:rsidRDefault="00001630" w:rsidP="00001630">
      <w:pPr>
        <w:pStyle w:val="Bibliography"/>
      </w:pPr>
      <w:r w:rsidRPr="00001630">
        <w:t xml:space="preserve">Gordon, I. R. (2018). In what sense left behind by globalisation? Looking for a less reductionist geography of the populist surge in Europe. </w:t>
      </w:r>
      <w:r w:rsidRPr="00001630">
        <w:rPr>
          <w:i/>
          <w:iCs/>
        </w:rPr>
        <w:t>Cambridge Journal of Regions, Economy and Society</w:t>
      </w:r>
      <w:r w:rsidRPr="00001630">
        <w:t xml:space="preserve">, </w:t>
      </w:r>
      <w:r w:rsidRPr="00001630">
        <w:rPr>
          <w:i/>
          <w:iCs/>
        </w:rPr>
        <w:t>11</w:t>
      </w:r>
      <w:r w:rsidRPr="00001630">
        <w:t>(1), 95–113. https://doi.org/10.1093/cjres/rsx028</w:t>
      </w:r>
    </w:p>
    <w:p w14:paraId="4C435D48" w14:textId="77777777" w:rsidR="00001630" w:rsidRPr="00001630" w:rsidRDefault="00001630" w:rsidP="00001630">
      <w:pPr>
        <w:pStyle w:val="Bibliography"/>
      </w:pPr>
      <w:r w:rsidRPr="00001630">
        <w:lastRenderedPageBreak/>
        <w:t xml:space="preserve">Granovetter, M. S. (1973). The Strength of Weak Ties. </w:t>
      </w:r>
      <w:r w:rsidRPr="00001630">
        <w:rPr>
          <w:i/>
          <w:iCs/>
        </w:rPr>
        <w:t>American Journal of Sociology</w:t>
      </w:r>
      <w:r w:rsidRPr="00001630">
        <w:t xml:space="preserve">, </w:t>
      </w:r>
      <w:r w:rsidRPr="00001630">
        <w:rPr>
          <w:i/>
          <w:iCs/>
        </w:rPr>
        <w:t>78</w:t>
      </w:r>
      <w:r w:rsidRPr="00001630">
        <w:t>(6), 1360–1380. JSTOR.</w:t>
      </w:r>
    </w:p>
    <w:p w14:paraId="4F5E5F95" w14:textId="77777777" w:rsidR="00001630" w:rsidRPr="00001630" w:rsidRDefault="00001630" w:rsidP="00001630">
      <w:pPr>
        <w:pStyle w:val="Bibliography"/>
      </w:pPr>
      <w:r w:rsidRPr="00001630">
        <w:t xml:space="preserve">Iyengar, S., &amp; Westwood, S. J. (2015). Fear and Loathing across Party Lines: New Evidence on Group Polarization. </w:t>
      </w:r>
      <w:r w:rsidRPr="00001630">
        <w:rPr>
          <w:i/>
          <w:iCs/>
        </w:rPr>
        <w:t>American Journal of Political Science</w:t>
      </w:r>
      <w:r w:rsidRPr="00001630">
        <w:t xml:space="preserve">, </w:t>
      </w:r>
      <w:r w:rsidRPr="00001630">
        <w:rPr>
          <w:i/>
          <w:iCs/>
        </w:rPr>
        <w:t>59</w:t>
      </w:r>
      <w:r w:rsidRPr="00001630">
        <w:t>(3), 690–707. JSTOR.</w:t>
      </w:r>
    </w:p>
    <w:p w14:paraId="7285BB75" w14:textId="77777777" w:rsidR="00001630" w:rsidRPr="00001630" w:rsidRDefault="00001630" w:rsidP="00001630">
      <w:pPr>
        <w:pStyle w:val="Bibliography"/>
      </w:pPr>
      <w:r w:rsidRPr="00001630">
        <w:t xml:space="preserve">Jennings, W., &amp; Stoker, G. (2019). The Divergent Dynamics of Cities and Towns: Geographical Polarisation and Brexit. </w:t>
      </w:r>
      <w:r w:rsidRPr="00001630">
        <w:rPr>
          <w:i/>
          <w:iCs/>
        </w:rPr>
        <w:t>The Political Quarterly</w:t>
      </w:r>
      <w:r w:rsidRPr="00001630">
        <w:t xml:space="preserve">, </w:t>
      </w:r>
      <w:r w:rsidRPr="00001630">
        <w:rPr>
          <w:i/>
          <w:iCs/>
        </w:rPr>
        <w:t>90</w:t>
      </w:r>
      <w:r w:rsidRPr="00001630">
        <w:t>(S2), 155–166. https://doi.org/10.1111/1467-923X.12612</w:t>
      </w:r>
    </w:p>
    <w:p w14:paraId="0F7559AA" w14:textId="77777777" w:rsidR="00001630" w:rsidRPr="00001630" w:rsidRDefault="00001630" w:rsidP="00001630">
      <w:pPr>
        <w:pStyle w:val="Bibliography"/>
      </w:pPr>
      <w:r w:rsidRPr="00001630">
        <w:t xml:space="preserve">Kadushin, C. (2012). </w:t>
      </w:r>
      <w:r w:rsidRPr="00001630">
        <w:rPr>
          <w:i/>
          <w:iCs/>
        </w:rPr>
        <w:t>Understanding Social Networks. Theories, Concepts, and Findings</w:t>
      </w:r>
      <w:r w:rsidRPr="00001630">
        <w:t>. Oxford University Press.</w:t>
      </w:r>
    </w:p>
    <w:p w14:paraId="23FD804A" w14:textId="77777777" w:rsidR="00001630" w:rsidRPr="00001630" w:rsidRDefault="00001630" w:rsidP="00001630">
      <w:pPr>
        <w:pStyle w:val="Bibliography"/>
      </w:pPr>
      <w:r w:rsidRPr="00001630">
        <w:t xml:space="preserve">Koeppen, L., Ballas, D., Edzes, A., &amp; Koster, S. (2021). Places that don’t matter or people that don’t matter? A multilevel modelling approach to the analysis of the geographies of discontent. </w:t>
      </w:r>
      <w:r w:rsidRPr="00001630">
        <w:rPr>
          <w:i/>
          <w:iCs/>
        </w:rPr>
        <w:t>Regional Science Policy &amp; Practice</w:t>
      </w:r>
      <w:r w:rsidRPr="00001630">
        <w:t xml:space="preserve">, </w:t>
      </w:r>
      <w:r w:rsidRPr="00001630">
        <w:rPr>
          <w:i/>
          <w:iCs/>
        </w:rPr>
        <w:t>13</w:t>
      </w:r>
      <w:r w:rsidRPr="00001630">
        <w:t>(2), 221–245. https://doi.org/10.1111/rsp3.12384</w:t>
      </w:r>
    </w:p>
    <w:p w14:paraId="4F2F4CD5" w14:textId="77777777" w:rsidR="00001630" w:rsidRPr="00001630" w:rsidRDefault="00001630" w:rsidP="00001630">
      <w:pPr>
        <w:pStyle w:val="Bibliography"/>
      </w:pPr>
      <w:r w:rsidRPr="00001630">
        <w:t xml:space="preserve">Lenzi, C., &amp; Perucca, G. (2021). People or Places that Don’t Matter? Individual and Contextual Determinants of the Geography of Discontent. </w:t>
      </w:r>
      <w:r w:rsidRPr="00001630">
        <w:rPr>
          <w:i/>
          <w:iCs/>
        </w:rPr>
        <w:t>Economic Geography</w:t>
      </w:r>
      <w:r w:rsidRPr="00001630">
        <w:t xml:space="preserve">, </w:t>
      </w:r>
      <w:r w:rsidRPr="00001630">
        <w:rPr>
          <w:i/>
          <w:iCs/>
        </w:rPr>
        <w:t>97</w:t>
      </w:r>
      <w:r w:rsidRPr="00001630">
        <w:t>(5), 415–445. https://doi.org/10.1080/00130095.2021.1973419</w:t>
      </w:r>
    </w:p>
    <w:p w14:paraId="64A358D3" w14:textId="77777777" w:rsidR="00001630" w:rsidRPr="00001630" w:rsidRDefault="00001630" w:rsidP="00001630">
      <w:pPr>
        <w:pStyle w:val="Bibliography"/>
      </w:pPr>
      <w:r w:rsidRPr="00001630">
        <w:t xml:space="preserve">Lin, N. (2008). A network theory of social capital. In D. Castiglione, J. W. van Deth, &amp; G. Wolleb (Eds.), </w:t>
      </w:r>
      <w:r w:rsidRPr="00001630">
        <w:rPr>
          <w:i/>
          <w:iCs/>
        </w:rPr>
        <w:t>The Handbook of Social Capital</w:t>
      </w:r>
      <w:r w:rsidRPr="00001630">
        <w:t>. Oxford University Press.</w:t>
      </w:r>
    </w:p>
    <w:p w14:paraId="6993817F" w14:textId="77777777" w:rsidR="00001630" w:rsidRPr="00001630" w:rsidRDefault="00001630" w:rsidP="00001630">
      <w:pPr>
        <w:pStyle w:val="Bibliography"/>
      </w:pPr>
      <w:r w:rsidRPr="00001630">
        <w:t xml:space="preserve">McNeil, A., Luca, D., &amp; Lee, N. (2023). The long shadow of local decline: Birthplace economic adversity and long-term individual outcomes in the UK. </w:t>
      </w:r>
      <w:r w:rsidRPr="00001630">
        <w:rPr>
          <w:i/>
          <w:iCs/>
        </w:rPr>
        <w:t>Journal of Urban Economics</w:t>
      </w:r>
      <w:r w:rsidRPr="00001630">
        <w:t xml:space="preserve">, </w:t>
      </w:r>
      <w:r w:rsidRPr="00001630">
        <w:rPr>
          <w:i/>
          <w:iCs/>
        </w:rPr>
        <w:t>136</w:t>
      </w:r>
      <w:r w:rsidRPr="00001630">
        <w:t>, 103571. https://doi.org/10.1016/j.jue.2023.103571</w:t>
      </w:r>
    </w:p>
    <w:p w14:paraId="5ADBE616" w14:textId="77777777" w:rsidR="00001630" w:rsidRPr="00001630" w:rsidRDefault="00001630" w:rsidP="00001630">
      <w:pPr>
        <w:pStyle w:val="Bibliography"/>
      </w:pPr>
      <w:r w:rsidRPr="00001630">
        <w:t xml:space="preserve">McPherson, M., Smith-Lovin, L., &amp; Cook, J. M. (2001). Birds of a feather: Homophily in social networks. In </w:t>
      </w:r>
      <w:r w:rsidRPr="00001630">
        <w:rPr>
          <w:i/>
          <w:iCs/>
        </w:rPr>
        <w:t>Annual Review of Sociology</w:t>
      </w:r>
      <w:r w:rsidRPr="00001630">
        <w:t xml:space="preserve"> (Vol. 27, Issue Volume 27, 2001, pp. 415–444). Annual Reviews. https://doi.org/10.1146/annurev.soc.27.1.415</w:t>
      </w:r>
    </w:p>
    <w:p w14:paraId="4116CAFC" w14:textId="77777777" w:rsidR="00001630" w:rsidRPr="00001630" w:rsidRDefault="00001630" w:rsidP="00001630">
      <w:pPr>
        <w:pStyle w:val="Bibliography"/>
      </w:pPr>
      <w:r w:rsidRPr="00001630">
        <w:lastRenderedPageBreak/>
        <w:t xml:space="preserve">McQuarrie, M. (2017). The revolt of the Rust Belt: Place and politics in the age of anger. </w:t>
      </w:r>
      <w:r w:rsidRPr="00001630">
        <w:rPr>
          <w:i/>
          <w:iCs/>
        </w:rPr>
        <w:t>The British Journal of Sociology</w:t>
      </w:r>
      <w:r w:rsidRPr="00001630">
        <w:t xml:space="preserve">, </w:t>
      </w:r>
      <w:r w:rsidRPr="00001630">
        <w:rPr>
          <w:i/>
          <w:iCs/>
        </w:rPr>
        <w:t>68</w:t>
      </w:r>
      <w:r w:rsidRPr="00001630">
        <w:t>(S1), S120–S152. https://doi.org/10.1111/1468-4446.12328</w:t>
      </w:r>
    </w:p>
    <w:p w14:paraId="2275FC17" w14:textId="77777777" w:rsidR="00001630" w:rsidRPr="00001630" w:rsidRDefault="00001630" w:rsidP="00001630">
      <w:pPr>
        <w:pStyle w:val="Bibliography"/>
      </w:pPr>
      <w:r w:rsidRPr="00785B61">
        <w:rPr>
          <w:lang w:val="es-ES"/>
        </w:rPr>
        <w:t xml:space="preserve">Muringani, J., Fitjar, R. D., &amp; Rodríguez-Pose, A. (2021). </w:t>
      </w:r>
      <w:r w:rsidRPr="00001630">
        <w:t xml:space="preserve">Social capital and economic growth in the regions of Europe. </w:t>
      </w:r>
      <w:r w:rsidRPr="00001630">
        <w:rPr>
          <w:i/>
          <w:iCs/>
        </w:rPr>
        <w:t>Environment and Planning A: Economy and Space</w:t>
      </w:r>
      <w:r w:rsidRPr="00001630">
        <w:t xml:space="preserve">, </w:t>
      </w:r>
      <w:r w:rsidRPr="00001630">
        <w:rPr>
          <w:i/>
          <w:iCs/>
        </w:rPr>
        <w:t>53</w:t>
      </w:r>
      <w:r w:rsidRPr="00001630">
        <w:t>(6), 1412–1434. https://doi.org/10.1177/0308518X211000059</w:t>
      </w:r>
    </w:p>
    <w:p w14:paraId="2354D054" w14:textId="77777777" w:rsidR="00001630" w:rsidRPr="00001630" w:rsidRDefault="00001630" w:rsidP="00001630">
      <w:pPr>
        <w:pStyle w:val="Bibliography"/>
      </w:pPr>
      <w:r w:rsidRPr="00001630">
        <w:t xml:space="preserve">Norris, P., &amp; Inglehart, R. (2019). </w:t>
      </w:r>
      <w:r w:rsidRPr="00001630">
        <w:rPr>
          <w:i/>
          <w:iCs/>
        </w:rPr>
        <w:t>Cultural Backlash: Trump, Brexit, and Authoritarian Populism</w:t>
      </w:r>
      <w:r w:rsidRPr="00001630">
        <w:t>. Cambridge University Press; Cambridge Core. https://doi.org/10.1017/9781108595841</w:t>
      </w:r>
    </w:p>
    <w:p w14:paraId="07C8F56B" w14:textId="77777777" w:rsidR="00001630" w:rsidRPr="00001630" w:rsidRDefault="00001630" w:rsidP="00001630">
      <w:pPr>
        <w:pStyle w:val="Bibliography"/>
      </w:pPr>
      <w:r w:rsidRPr="00001630">
        <w:t xml:space="preserve">Portes, A. (1998). Social Capital: Its Origins and Applications in Modern Sociology. </w:t>
      </w:r>
      <w:r w:rsidRPr="00001630">
        <w:rPr>
          <w:i/>
          <w:iCs/>
        </w:rPr>
        <w:t>Annual Review of Sociology</w:t>
      </w:r>
      <w:r w:rsidRPr="00001630">
        <w:t xml:space="preserve">, </w:t>
      </w:r>
      <w:r w:rsidRPr="00001630">
        <w:rPr>
          <w:i/>
          <w:iCs/>
        </w:rPr>
        <w:t>24</w:t>
      </w:r>
      <w:r w:rsidRPr="00001630">
        <w:t>, 1–24.</w:t>
      </w:r>
    </w:p>
    <w:p w14:paraId="437BC79D" w14:textId="77777777" w:rsidR="00001630" w:rsidRPr="00001630" w:rsidRDefault="00001630" w:rsidP="00001630">
      <w:pPr>
        <w:pStyle w:val="Bibliography"/>
      </w:pPr>
      <w:r w:rsidRPr="00001630">
        <w:t xml:space="preserve">Putnam, R. D. (1993). </w:t>
      </w:r>
      <w:r w:rsidRPr="00001630">
        <w:rPr>
          <w:i/>
          <w:iCs/>
        </w:rPr>
        <w:t>Making democracy work: Civic traditions in modern Italy</w:t>
      </w:r>
      <w:r w:rsidRPr="00001630">
        <w:t>. Princeton University Press.</w:t>
      </w:r>
    </w:p>
    <w:p w14:paraId="7EA59F48" w14:textId="77777777" w:rsidR="00001630" w:rsidRPr="00001630" w:rsidRDefault="00001630" w:rsidP="00001630">
      <w:pPr>
        <w:pStyle w:val="Bibliography"/>
      </w:pPr>
      <w:r w:rsidRPr="00001630">
        <w:t xml:space="preserve">Putnam, R. D. (1995). Tuning In, Tuning Out: The Strange Disappearance of Social Capital in America. </w:t>
      </w:r>
      <w:r w:rsidRPr="00001630">
        <w:rPr>
          <w:i/>
          <w:iCs/>
        </w:rPr>
        <w:t>PS: Political Science and Politics</w:t>
      </w:r>
      <w:r w:rsidRPr="00001630">
        <w:t xml:space="preserve">, </w:t>
      </w:r>
      <w:r w:rsidRPr="00001630">
        <w:rPr>
          <w:i/>
          <w:iCs/>
        </w:rPr>
        <w:t>28</w:t>
      </w:r>
      <w:r w:rsidRPr="00001630">
        <w:t>(4), 664–683. https://doi.org/10.2307/420517</w:t>
      </w:r>
    </w:p>
    <w:p w14:paraId="32DC97C6" w14:textId="77777777" w:rsidR="00001630" w:rsidRPr="00001630" w:rsidRDefault="00001630" w:rsidP="00001630">
      <w:pPr>
        <w:pStyle w:val="Bibliography"/>
      </w:pPr>
      <w:r w:rsidRPr="00001630">
        <w:t xml:space="preserve">Putnam, R. D. (2000). </w:t>
      </w:r>
      <w:r w:rsidRPr="00001630">
        <w:rPr>
          <w:i/>
          <w:iCs/>
        </w:rPr>
        <w:t>Bowling Alone: The Collapse and Revival of American Community</w:t>
      </w:r>
      <w:r w:rsidRPr="00001630">
        <w:t>. Simon &amp; Schuster.</w:t>
      </w:r>
    </w:p>
    <w:p w14:paraId="53B7621E" w14:textId="77777777" w:rsidR="00001630" w:rsidRPr="00001630" w:rsidRDefault="00001630" w:rsidP="00001630">
      <w:pPr>
        <w:pStyle w:val="Bibliography"/>
      </w:pPr>
      <w:r w:rsidRPr="00001630">
        <w:t xml:space="preserve">Putnam, R. D. (2002). </w:t>
      </w:r>
      <w:r w:rsidRPr="00001630">
        <w:rPr>
          <w:i/>
          <w:iCs/>
        </w:rPr>
        <w:t>The Dynamics of Social Capital</w:t>
      </w:r>
      <w:r w:rsidRPr="00001630">
        <w:t>. Oxford University Press.</w:t>
      </w:r>
    </w:p>
    <w:p w14:paraId="3D3BF4E9" w14:textId="77777777" w:rsidR="00001630" w:rsidRPr="00001630" w:rsidRDefault="00001630" w:rsidP="00001630">
      <w:pPr>
        <w:pStyle w:val="Bibliography"/>
      </w:pPr>
      <w:r w:rsidRPr="00001630">
        <w:t xml:space="preserve">Putnam, R. D. (2007). E Pluribus Unum: Diversity and Community in the Twenty-first Century The 2006 Johan Skytte Prize Lecture. </w:t>
      </w:r>
      <w:r w:rsidRPr="00001630">
        <w:rPr>
          <w:i/>
          <w:iCs/>
        </w:rPr>
        <w:t>Scandinavian Political Studies</w:t>
      </w:r>
      <w:r w:rsidRPr="00001630">
        <w:t xml:space="preserve">, </w:t>
      </w:r>
      <w:r w:rsidRPr="00001630">
        <w:rPr>
          <w:i/>
          <w:iCs/>
        </w:rPr>
        <w:t>30</w:t>
      </w:r>
      <w:r w:rsidRPr="00001630">
        <w:t>(2), 137–174. https://doi.org/10.1111/j.1467-9477.2007.00176.x</w:t>
      </w:r>
    </w:p>
    <w:p w14:paraId="402F6A95" w14:textId="77777777" w:rsidR="00001630" w:rsidRPr="00001630" w:rsidRDefault="00001630" w:rsidP="00001630">
      <w:pPr>
        <w:pStyle w:val="Bibliography"/>
      </w:pPr>
      <w:r w:rsidRPr="00001630">
        <w:t xml:space="preserve">Rodríguez-Pose, A. (2018). The revenge of the places that don’t matter (and what to do about it). </w:t>
      </w:r>
      <w:r w:rsidRPr="00001630">
        <w:rPr>
          <w:i/>
          <w:iCs/>
        </w:rPr>
        <w:t>Cambridge Journal of Regions, Economy and Society</w:t>
      </w:r>
      <w:r w:rsidRPr="00001630">
        <w:t xml:space="preserve">, </w:t>
      </w:r>
      <w:r w:rsidRPr="00001630">
        <w:rPr>
          <w:i/>
          <w:iCs/>
        </w:rPr>
        <w:t>11</w:t>
      </w:r>
      <w:r w:rsidRPr="00001630">
        <w:t>(1), 189–209. https://doi.org/10.1093/cjres/rsx024</w:t>
      </w:r>
    </w:p>
    <w:p w14:paraId="7618AB18" w14:textId="77777777" w:rsidR="00001630" w:rsidRPr="00001630" w:rsidRDefault="00001630" w:rsidP="00001630">
      <w:pPr>
        <w:pStyle w:val="Bibliography"/>
      </w:pPr>
      <w:r w:rsidRPr="00001630">
        <w:lastRenderedPageBreak/>
        <w:t xml:space="preserve">Rodríguez-Pose, A. (2020). The Rise of Populism and the revenge of the Places That Don’t Matter. </w:t>
      </w:r>
      <w:r w:rsidRPr="00001630">
        <w:rPr>
          <w:i/>
          <w:iCs/>
        </w:rPr>
        <w:t>LSE Public Policy Review</w:t>
      </w:r>
      <w:r w:rsidRPr="00001630">
        <w:t xml:space="preserve">, </w:t>
      </w:r>
      <w:r w:rsidRPr="00001630">
        <w:rPr>
          <w:i/>
          <w:iCs/>
        </w:rPr>
        <w:t>1</w:t>
      </w:r>
      <w:r w:rsidRPr="00001630">
        <w:t>(1). https://doi.org/10.31389/lseppr.4</w:t>
      </w:r>
    </w:p>
    <w:p w14:paraId="2B68B72C" w14:textId="77777777" w:rsidR="00001630" w:rsidRPr="00001630" w:rsidRDefault="00001630" w:rsidP="00001630">
      <w:pPr>
        <w:pStyle w:val="Bibliography"/>
      </w:pPr>
      <w:r w:rsidRPr="00001630">
        <w:t xml:space="preserve">Rodríguez-Pose, A., &amp; Bartalucci, F. (2023). The green transition and its potential territorial discontents. </w:t>
      </w:r>
      <w:r w:rsidRPr="00001630">
        <w:rPr>
          <w:i/>
          <w:iCs/>
        </w:rPr>
        <w:t>Cambridge Journal of Regions, Economy and Society</w:t>
      </w:r>
      <w:r w:rsidRPr="00001630">
        <w:t>, rsad039. https://doi.org/10.1093/cjres/rsad039</w:t>
      </w:r>
    </w:p>
    <w:p w14:paraId="6B47EBC6" w14:textId="77777777" w:rsidR="00001630" w:rsidRPr="00001630" w:rsidRDefault="00001630" w:rsidP="00001630">
      <w:pPr>
        <w:pStyle w:val="Bibliography"/>
      </w:pPr>
      <w:r w:rsidRPr="00001630">
        <w:rPr>
          <w:lang w:val="es-ES"/>
        </w:rPr>
        <w:t xml:space="preserve">Rodríguez-Pose, A., Dijkstra, L., &amp; Poelman, H. (2024). </w:t>
      </w:r>
      <w:r w:rsidRPr="00001630">
        <w:t xml:space="preserve">The Geography of EU Discontent and the Regional Development Trap. </w:t>
      </w:r>
      <w:r w:rsidRPr="00001630">
        <w:rPr>
          <w:i/>
          <w:iCs/>
        </w:rPr>
        <w:t>Economic Geography</w:t>
      </w:r>
      <w:r w:rsidRPr="00001630">
        <w:t xml:space="preserve">, </w:t>
      </w:r>
      <w:r w:rsidRPr="00001630">
        <w:rPr>
          <w:i/>
          <w:iCs/>
        </w:rPr>
        <w:t>100</w:t>
      </w:r>
      <w:r w:rsidRPr="00001630">
        <w:t>(3), 213–245. https://doi.org/10.1080/00130095.2024.2337657</w:t>
      </w:r>
    </w:p>
    <w:p w14:paraId="412CEE23" w14:textId="77777777" w:rsidR="00001630" w:rsidRPr="00001630" w:rsidRDefault="00001630" w:rsidP="00001630">
      <w:pPr>
        <w:pStyle w:val="Bibliography"/>
      </w:pPr>
      <w:r w:rsidRPr="00001630">
        <w:t xml:space="preserve">Rodríguez-Pose, A., Lee, N., &amp; Lipp, C. (2021). Golfing with Trump. Social capital, decline, inequality, and the rise of populism in the US. </w:t>
      </w:r>
      <w:r w:rsidRPr="00001630">
        <w:rPr>
          <w:i/>
          <w:iCs/>
        </w:rPr>
        <w:t>Cambridge Journal of Regions, Economy and Society</w:t>
      </w:r>
      <w:r w:rsidRPr="00001630">
        <w:t xml:space="preserve">, </w:t>
      </w:r>
      <w:r w:rsidRPr="00001630">
        <w:rPr>
          <w:i/>
          <w:iCs/>
        </w:rPr>
        <w:t>14</w:t>
      </w:r>
      <w:r w:rsidRPr="00001630">
        <w:t>(3), 457–481. https://doi.org/10.1093/cjres/rsab026</w:t>
      </w:r>
    </w:p>
    <w:p w14:paraId="73B87B12" w14:textId="77777777" w:rsidR="00001630" w:rsidRPr="00001630" w:rsidRDefault="00001630" w:rsidP="00001630">
      <w:pPr>
        <w:pStyle w:val="Bibliography"/>
      </w:pPr>
      <w:r w:rsidRPr="00001630">
        <w:t xml:space="preserve">Rupasingha, A., Goetz, S. J., &amp; Freshwater, D. (2006). The production of social capital in US counties. </w:t>
      </w:r>
      <w:r w:rsidRPr="00001630">
        <w:rPr>
          <w:i/>
          <w:iCs/>
        </w:rPr>
        <w:t>Essays on Behavioral Economics</w:t>
      </w:r>
      <w:r w:rsidRPr="00001630">
        <w:t xml:space="preserve">, </w:t>
      </w:r>
      <w:r w:rsidRPr="00001630">
        <w:rPr>
          <w:i/>
          <w:iCs/>
        </w:rPr>
        <w:t>35</w:t>
      </w:r>
      <w:r w:rsidRPr="00001630">
        <w:t>(1), 83–101. https://doi.org/10.1016/j.socec.2005.11.001</w:t>
      </w:r>
    </w:p>
    <w:p w14:paraId="075650E3" w14:textId="77777777" w:rsidR="00001630" w:rsidRPr="00001630" w:rsidRDefault="00001630" w:rsidP="00001630">
      <w:pPr>
        <w:pStyle w:val="Bibliography"/>
      </w:pPr>
      <w:r w:rsidRPr="00001630">
        <w:t xml:space="preserve">Stolle, D., &amp; Rochon, T. R. (1998). Are all associations alike? Member diversity, associational type, and the creation of social capital. </w:t>
      </w:r>
      <w:r w:rsidRPr="00001630">
        <w:rPr>
          <w:i/>
          <w:iCs/>
        </w:rPr>
        <w:t>American Behavioral Scientist</w:t>
      </w:r>
      <w:r w:rsidRPr="00001630">
        <w:t xml:space="preserve">, </w:t>
      </w:r>
      <w:r w:rsidRPr="00001630">
        <w:rPr>
          <w:i/>
          <w:iCs/>
        </w:rPr>
        <w:t>42</w:t>
      </w:r>
      <w:r w:rsidRPr="00001630">
        <w:t>(1), 47–65. https://doi.org/10.1177/0002764298042001005</w:t>
      </w:r>
    </w:p>
    <w:p w14:paraId="1569C4CC" w14:textId="77777777" w:rsidR="00001630" w:rsidRPr="00001630" w:rsidRDefault="00001630" w:rsidP="00001630">
      <w:pPr>
        <w:pStyle w:val="Bibliography"/>
      </w:pPr>
      <w:r w:rsidRPr="00001630">
        <w:t xml:space="preserve">Urso, G., Faggian, A., &amp; Palma, A. (2023). Discontent in the ‘peripheries’: An investigation of the rise of populism in Italy. </w:t>
      </w:r>
      <w:r w:rsidRPr="00001630">
        <w:rPr>
          <w:i/>
          <w:iCs/>
        </w:rPr>
        <w:t>Territory, Politics, Governance</w:t>
      </w:r>
      <w:r w:rsidRPr="00001630">
        <w:t xml:space="preserve">, </w:t>
      </w:r>
      <w:r w:rsidRPr="00001630">
        <w:rPr>
          <w:i/>
          <w:iCs/>
        </w:rPr>
        <w:t>11</w:t>
      </w:r>
      <w:r w:rsidRPr="00001630">
        <w:t>(5), 833–854. https://doi.org/10.1080/21622671.2023.2189438</w:t>
      </w:r>
    </w:p>
    <w:p w14:paraId="15AF7FA8" w14:textId="77777777" w:rsidR="00001630" w:rsidRPr="00001630" w:rsidRDefault="00001630" w:rsidP="00001630">
      <w:pPr>
        <w:pStyle w:val="Bibliography"/>
      </w:pPr>
      <w:r w:rsidRPr="00001630">
        <w:t xml:space="preserve">Wellman, B., Quan-Haase, A., Boase, J., Chen, W., Hampton, K., Díaz, I., &amp; Miyata, K. (2003). The Social Affordances of the Internet for Networked Individualism. </w:t>
      </w:r>
      <w:r w:rsidRPr="00001630">
        <w:rPr>
          <w:i/>
          <w:iCs/>
        </w:rPr>
        <w:t>Journal of Computer-Mediated Communication</w:t>
      </w:r>
      <w:r w:rsidRPr="00001630">
        <w:t xml:space="preserve">, </w:t>
      </w:r>
      <w:r w:rsidRPr="00001630">
        <w:rPr>
          <w:i/>
          <w:iCs/>
        </w:rPr>
        <w:t>8</w:t>
      </w:r>
      <w:r w:rsidRPr="00001630">
        <w:t>(3), 0–0. https://doi.org/10.1111/j.1083-6101.2003.tb00216.x</w:t>
      </w:r>
    </w:p>
    <w:p w14:paraId="08C116B1" w14:textId="77777777" w:rsidR="00001630" w:rsidRPr="00001630" w:rsidRDefault="00001630" w:rsidP="00001630">
      <w:pPr>
        <w:pStyle w:val="Bibliography"/>
      </w:pPr>
      <w:r w:rsidRPr="00001630">
        <w:lastRenderedPageBreak/>
        <w:t xml:space="preserve">Wellman, B., Quan-Haase, A., Witte, J., &amp; Hampton, K. (2001). Does the Internet Increase, Decrease, or Supplement Social Capital?: Social Networks, Participation, and Community Commitment. </w:t>
      </w:r>
      <w:r w:rsidRPr="00001630">
        <w:rPr>
          <w:i/>
          <w:iCs/>
        </w:rPr>
        <w:t>American Behavioral Scientist</w:t>
      </w:r>
      <w:r w:rsidRPr="00001630">
        <w:t xml:space="preserve">, </w:t>
      </w:r>
      <w:r w:rsidRPr="00001630">
        <w:rPr>
          <w:i/>
          <w:iCs/>
        </w:rPr>
        <w:t>45</w:t>
      </w:r>
      <w:r w:rsidRPr="00001630">
        <w:t>(3), 436–455. https://doi.org/10.1177/00027640121957286</w:t>
      </w:r>
    </w:p>
    <w:p w14:paraId="729042CA" w14:textId="77777777" w:rsidR="00001630" w:rsidRPr="00001630" w:rsidRDefault="00001630" w:rsidP="00001630">
      <w:pPr>
        <w:pStyle w:val="Bibliography"/>
      </w:pPr>
      <w:r w:rsidRPr="00001630">
        <w:t xml:space="preserve">Ziblatt, D., Hilbig, H., &amp; Bischof, D. (2023). Wealth of Tongues: Why Peripheral Regions Vote for the Radical Right in Germany. </w:t>
      </w:r>
      <w:r w:rsidRPr="00001630">
        <w:rPr>
          <w:i/>
          <w:iCs/>
        </w:rPr>
        <w:t>American Political Science Review</w:t>
      </w:r>
      <w:r w:rsidRPr="00001630">
        <w:t>, 1–17. Cambridge Core. https://doi.org/10.1017/S0003055423000862</w:t>
      </w:r>
    </w:p>
    <w:p w14:paraId="4E973BC2" w14:textId="5C1C77C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BA0B055" w14:textId="48F434B1" w:rsidR="00A03CE8" w:rsidRPr="00057254" w:rsidRDefault="00A03CE8" w:rsidP="00437C28">
      <w:pPr>
        <w:spacing w:line="480" w:lineRule="auto"/>
        <w:rPr>
          <w:b/>
          <w:bCs/>
        </w:rPr>
      </w:pPr>
      <w:r w:rsidRPr="00057254">
        <w:rPr>
          <w:b/>
          <w:bCs/>
        </w:rPr>
        <w:lastRenderedPageBreak/>
        <w:t>APPENDIX</w:t>
      </w:r>
    </w:p>
    <w:p w14:paraId="0101DADD" w14:textId="6F64F2B6" w:rsidR="003A628D" w:rsidRPr="00057254" w:rsidRDefault="00455620" w:rsidP="00BF5092">
      <w:pPr>
        <w:spacing w:before="240" w:line="480" w:lineRule="auto"/>
      </w:pPr>
      <w:r>
        <w:rPr>
          <w:b/>
          <w:bCs/>
        </w:rPr>
        <w:t>A.</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4A7682CA"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29044BF6" w:rsidR="003A628D" w:rsidRPr="00544332" w:rsidRDefault="003A628D" w:rsidP="008C30FA">
            <w:pPr>
              <w:rPr>
                <w:color w:val="000000"/>
                <w:sz w:val="22"/>
                <w:szCs w:val="22"/>
                <w:lang w:val="it-IT"/>
              </w:rPr>
            </w:pPr>
            <w:proofErr w:type="spellStart"/>
            <w:r w:rsidRPr="00544332">
              <w:rPr>
                <w:color w:val="000000"/>
                <w:sz w:val="22"/>
                <w:szCs w:val="22"/>
                <w:lang w:val="it-IT"/>
              </w:rPr>
              <w:t>Income</w:t>
            </w:r>
            <w:proofErr w:type="spellEnd"/>
            <w:r w:rsidRPr="00544332">
              <w:rPr>
                <w:color w:val="000000"/>
                <w:sz w:val="22"/>
                <w:szCs w:val="22"/>
                <w:lang w:val="it-IT"/>
              </w:rPr>
              <w:t xml:space="preserve"> per capita (2016)</w:t>
            </w:r>
            <w:r w:rsidR="00A639EA" w:rsidRPr="00544332">
              <w:rPr>
                <w:color w:val="000000"/>
                <w:sz w:val="22"/>
                <w:szCs w:val="22"/>
                <w:lang w:val="it-IT"/>
              </w:rPr>
              <w:t xml:space="preserve"> </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24E2E486"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2F65BF73"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6D6E5F4A"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3E4A82C8"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4B8817E2"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3F092227"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5C6FFEF8"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6D86845B" w:rsidR="003A628D" w:rsidRPr="00057254" w:rsidRDefault="003A628D" w:rsidP="008C30FA">
            <w:pPr>
              <w:rPr>
                <w:color w:val="000000"/>
                <w:sz w:val="22"/>
                <w:szCs w:val="22"/>
              </w:rPr>
            </w:pPr>
            <w:r w:rsidRPr="00057254">
              <w:rPr>
                <w:color w:val="000000"/>
                <w:sz w:val="22"/>
                <w:szCs w:val="22"/>
              </w:rPr>
              <w:t>Sex ratio, males (2016)</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C908820"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3F74A8D7" w:rsidR="003A628D" w:rsidRPr="00057254" w:rsidRDefault="003A628D" w:rsidP="008C30FA">
            <w:pPr>
              <w:rPr>
                <w:color w:val="000000"/>
                <w:sz w:val="22"/>
                <w:szCs w:val="22"/>
              </w:rPr>
            </w:pPr>
            <w:r w:rsidRPr="00057254">
              <w:rPr>
                <w:color w:val="000000"/>
                <w:sz w:val="22"/>
                <w:szCs w:val="22"/>
              </w:rPr>
              <w:t>Share Married (2016)</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Default="003A628D" w:rsidP="00437C28">
      <w:pPr>
        <w:spacing w:line="480" w:lineRule="auto"/>
        <w:rPr>
          <w:b/>
          <w:bCs/>
        </w:rPr>
      </w:pPr>
    </w:p>
    <w:p w14:paraId="305358A5" w14:textId="77777777" w:rsidR="00BF5092" w:rsidRPr="00057254" w:rsidRDefault="00BF5092"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32AF9FE7" w:rsidR="00304DF6" w:rsidRPr="00057254" w:rsidRDefault="00455620" w:rsidP="00BF5092">
      <w:pPr>
        <w:spacing w:before="240" w:line="480" w:lineRule="auto"/>
      </w:pPr>
      <w:r>
        <w:rPr>
          <w:b/>
          <w:bCs/>
        </w:rPr>
        <w:lastRenderedPageBreak/>
        <w:t>B.</w:t>
      </w:r>
      <w:r w:rsidR="00304DF6" w:rsidRPr="00057254">
        <w:rPr>
          <w:b/>
          <w:bCs/>
        </w:rPr>
        <w:t xml:space="preserve"> </w:t>
      </w:r>
      <w:r w:rsidR="00304DF6"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Default="00461E9A" w:rsidP="00437C28">
      <w:pPr>
        <w:spacing w:line="480" w:lineRule="auto"/>
        <w:rPr>
          <w:b/>
          <w:bCs/>
        </w:rPr>
      </w:pPr>
    </w:p>
    <w:p w14:paraId="45299873" w14:textId="77777777" w:rsidR="00905B53" w:rsidRDefault="00905B53" w:rsidP="00437C28">
      <w:pPr>
        <w:spacing w:line="480" w:lineRule="auto"/>
        <w:rPr>
          <w:b/>
          <w:bCs/>
        </w:rPr>
      </w:pPr>
    </w:p>
    <w:p w14:paraId="57DF6EC2" w14:textId="77777777" w:rsidR="00905B53" w:rsidRDefault="00905B53" w:rsidP="00437C28">
      <w:pPr>
        <w:spacing w:line="480" w:lineRule="auto"/>
        <w:rPr>
          <w:b/>
          <w:bCs/>
        </w:rPr>
      </w:pPr>
    </w:p>
    <w:p w14:paraId="3874BE49" w14:textId="77777777" w:rsidR="00905B53" w:rsidRDefault="00905B53" w:rsidP="00437C28">
      <w:pPr>
        <w:spacing w:line="480" w:lineRule="auto"/>
        <w:rPr>
          <w:b/>
          <w:bCs/>
        </w:rPr>
      </w:pPr>
    </w:p>
    <w:p w14:paraId="40CCA98B" w14:textId="77777777" w:rsidR="00905B53" w:rsidRDefault="00905B53" w:rsidP="00437C28">
      <w:pPr>
        <w:spacing w:line="480" w:lineRule="auto"/>
        <w:rPr>
          <w:b/>
          <w:bCs/>
        </w:rPr>
      </w:pPr>
    </w:p>
    <w:p w14:paraId="04E4EFD6" w14:textId="77777777" w:rsidR="00905B53" w:rsidRDefault="00905B53" w:rsidP="00437C28">
      <w:pPr>
        <w:spacing w:line="480" w:lineRule="auto"/>
        <w:rPr>
          <w:b/>
          <w:bCs/>
        </w:rPr>
      </w:pPr>
    </w:p>
    <w:p w14:paraId="3C131DBD" w14:textId="320AD8F8" w:rsidR="00905B53" w:rsidRPr="00057254" w:rsidRDefault="00455620" w:rsidP="00905B53">
      <w:pPr>
        <w:spacing w:before="240" w:line="480" w:lineRule="auto"/>
      </w:pPr>
      <w:r>
        <w:rPr>
          <w:b/>
          <w:bCs/>
        </w:rPr>
        <w:lastRenderedPageBreak/>
        <w:t>C.</w:t>
      </w:r>
      <w:r w:rsidR="00905B53" w:rsidRPr="00057254">
        <w:rPr>
          <w:b/>
          <w:bCs/>
        </w:rPr>
        <w:t xml:space="preserve"> </w:t>
      </w:r>
      <w:r w:rsidR="00905B53"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05B53" w:rsidRPr="002640F0" w14:paraId="40BF5974"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tcPr>
          <w:p w14:paraId="4468BECA" w14:textId="77777777" w:rsidR="00905B53" w:rsidRPr="00057254" w:rsidRDefault="00905B53" w:rsidP="005C1A69">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16C3124" w14:textId="77777777" w:rsidR="00905B53" w:rsidRPr="002640F0" w:rsidRDefault="00905B53" w:rsidP="005C1A69">
            <w:pPr>
              <w:spacing w:line="360" w:lineRule="auto"/>
              <w:rPr>
                <w:color w:val="000000"/>
                <w:sz w:val="20"/>
                <w:szCs w:val="20"/>
              </w:rPr>
            </w:pPr>
            <w:r w:rsidRPr="002640F0">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EA5D8D1" w14:textId="77777777" w:rsidR="00905B53" w:rsidRPr="002640F0" w:rsidRDefault="00905B53" w:rsidP="005C1A69">
            <w:pPr>
              <w:spacing w:line="360" w:lineRule="auto"/>
              <w:rPr>
                <w:color w:val="000000"/>
                <w:sz w:val="20"/>
                <w:szCs w:val="20"/>
              </w:rPr>
            </w:pPr>
            <w:r w:rsidRPr="002640F0">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2B7BA03F" w14:textId="77777777" w:rsidR="00905B53" w:rsidRPr="002640F0" w:rsidRDefault="00905B53" w:rsidP="005C1A69">
            <w:pPr>
              <w:spacing w:line="360" w:lineRule="auto"/>
              <w:rPr>
                <w:color w:val="000000"/>
                <w:sz w:val="20"/>
                <w:szCs w:val="20"/>
              </w:rPr>
            </w:pPr>
            <w:r w:rsidRPr="002640F0">
              <w:rPr>
                <w:color w:val="000000"/>
                <w:sz w:val="20"/>
                <w:szCs w:val="20"/>
              </w:rPr>
              <w:t>Ec. Connected.</w:t>
            </w:r>
          </w:p>
        </w:tc>
      </w:tr>
      <w:tr w:rsidR="00905B53" w:rsidRPr="002640F0" w14:paraId="31294358" w14:textId="77777777" w:rsidTr="005C1A69">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07D7A10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64A5326" w14:textId="77777777" w:rsidR="00905B53" w:rsidRPr="002640F0" w:rsidRDefault="00905B53" w:rsidP="005C1A69">
            <w:pPr>
              <w:spacing w:line="360" w:lineRule="auto"/>
              <w:rPr>
                <w:color w:val="000000"/>
                <w:sz w:val="20"/>
                <w:szCs w:val="20"/>
              </w:rPr>
            </w:pPr>
            <w:r w:rsidRPr="002640F0">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1C64DA6F" w14:textId="77777777" w:rsidR="00905B53" w:rsidRPr="002640F0" w:rsidRDefault="00905B53" w:rsidP="005C1A69">
            <w:pPr>
              <w:spacing w:line="360" w:lineRule="auto"/>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1C90F0" w14:textId="77777777" w:rsidR="00905B53" w:rsidRPr="002640F0" w:rsidRDefault="00905B53" w:rsidP="005C1A69">
            <w:pPr>
              <w:spacing w:line="360" w:lineRule="auto"/>
              <w:rPr>
                <w:color w:val="000000"/>
                <w:sz w:val="20"/>
                <w:szCs w:val="20"/>
              </w:rPr>
            </w:pPr>
            <w:r w:rsidRPr="002640F0">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6F1455E" w14:textId="77777777" w:rsidR="00905B53" w:rsidRPr="002640F0" w:rsidRDefault="00905B53" w:rsidP="005C1A69">
            <w:pPr>
              <w:spacing w:line="360" w:lineRule="auto"/>
              <w:rPr>
                <w:color w:val="000000"/>
                <w:sz w:val="20"/>
                <w:szCs w:val="20"/>
              </w:rPr>
            </w:pPr>
            <w:r w:rsidRPr="002640F0">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60FEFC7D" w14:textId="77777777" w:rsidR="00905B53" w:rsidRPr="002640F0" w:rsidRDefault="00905B53" w:rsidP="005C1A69">
            <w:pPr>
              <w:spacing w:line="360" w:lineRule="auto"/>
              <w:rPr>
                <w:color w:val="000000"/>
                <w:sz w:val="20"/>
                <w:szCs w:val="20"/>
              </w:rPr>
            </w:pPr>
            <w:r w:rsidRPr="002640F0">
              <w:rPr>
                <w:color w:val="000000"/>
                <w:sz w:val="20"/>
                <w:szCs w:val="20"/>
              </w:rPr>
              <w:t>Soc. Con.</w:t>
            </w:r>
          </w:p>
        </w:tc>
      </w:tr>
      <w:tr w:rsidR="00905B53" w:rsidRPr="002640F0" w14:paraId="5C6EFFA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7094B15" w14:textId="77777777" w:rsidR="00905B53" w:rsidRPr="002640F0" w:rsidRDefault="00905B53" w:rsidP="005C1A69">
            <w:pPr>
              <w:spacing w:line="360" w:lineRule="auto"/>
              <w:rPr>
                <w:color w:val="000000"/>
                <w:sz w:val="20"/>
                <w:szCs w:val="20"/>
              </w:rPr>
            </w:pPr>
            <w:r w:rsidRPr="002640F0">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5A921C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576E1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F27FCD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C1BA7B0" w14:textId="77777777" w:rsidR="00905B53" w:rsidRPr="002640F0" w:rsidRDefault="00905B53" w:rsidP="005C1A69">
            <w:pPr>
              <w:spacing w:line="360" w:lineRule="auto"/>
              <w:rPr>
                <w:color w:val="000000"/>
                <w:sz w:val="20"/>
                <w:szCs w:val="20"/>
              </w:rPr>
            </w:pPr>
            <w:r w:rsidRPr="002640F0">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6BFCCDC5"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22470A0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9531BC3"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45CDD1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99B49C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569F93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8B578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5A8A823"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063593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A578030" w14:textId="77777777" w:rsidR="00905B53" w:rsidRPr="002640F0" w:rsidRDefault="00905B53" w:rsidP="005C1A69">
            <w:pPr>
              <w:spacing w:line="360" w:lineRule="auto"/>
              <w:rPr>
                <w:color w:val="000000"/>
                <w:sz w:val="20"/>
                <w:szCs w:val="20"/>
              </w:rPr>
            </w:pPr>
            <w:r w:rsidRPr="002640F0">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29DD7147" w14:textId="77777777" w:rsidR="00905B53" w:rsidRPr="002640F0" w:rsidRDefault="00905B53" w:rsidP="005C1A69">
            <w:pPr>
              <w:spacing w:line="360" w:lineRule="auto"/>
              <w:rPr>
                <w:color w:val="000000"/>
                <w:sz w:val="20"/>
                <w:szCs w:val="20"/>
              </w:rPr>
            </w:pPr>
            <w:r w:rsidRPr="002640F0">
              <w:rPr>
                <w:color w:val="000000"/>
                <w:sz w:val="20"/>
                <w:szCs w:val="20"/>
              </w:rPr>
              <w:t>-0.026</w:t>
            </w:r>
          </w:p>
        </w:tc>
        <w:tc>
          <w:tcPr>
            <w:tcW w:w="0" w:type="auto"/>
            <w:tcBorders>
              <w:top w:val="nil"/>
              <w:left w:val="nil"/>
              <w:bottom w:val="nil"/>
              <w:right w:val="nil"/>
            </w:tcBorders>
            <w:shd w:val="clear" w:color="auto" w:fill="auto"/>
            <w:noWrap/>
            <w:vAlign w:val="bottom"/>
            <w:hideMark/>
          </w:tcPr>
          <w:p w14:paraId="2F4F8158" w14:textId="77777777" w:rsidR="00905B53" w:rsidRPr="002640F0" w:rsidRDefault="00905B53" w:rsidP="005C1A69">
            <w:pPr>
              <w:spacing w:line="360" w:lineRule="auto"/>
              <w:rPr>
                <w:color w:val="000000"/>
                <w:sz w:val="20"/>
                <w:szCs w:val="20"/>
              </w:rPr>
            </w:pPr>
            <w:r w:rsidRPr="002640F0">
              <w:rPr>
                <w:color w:val="000000"/>
                <w:sz w:val="20"/>
                <w:szCs w:val="20"/>
              </w:rPr>
              <w:t>-0.018</w:t>
            </w:r>
          </w:p>
        </w:tc>
        <w:tc>
          <w:tcPr>
            <w:tcW w:w="0" w:type="auto"/>
            <w:tcBorders>
              <w:top w:val="nil"/>
              <w:left w:val="single" w:sz="4" w:space="0" w:color="auto"/>
              <w:bottom w:val="nil"/>
              <w:right w:val="single" w:sz="4" w:space="0" w:color="auto"/>
            </w:tcBorders>
            <w:shd w:val="clear" w:color="auto" w:fill="auto"/>
            <w:noWrap/>
            <w:vAlign w:val="bottom"/>
            <w:hideMark/>
          </w:tcPr>
          <w:p w14:paraId="1821CA90" w14:textId="77777777" w:rsidR="00905B53" w:rsidRPr="002640F0" w:rsidRDefault="00905B53" w:rsidP="005C1A69">
            <w:pPr>
              <w:spacing w:line="360" w:lineRule="auto"/>
              <w:rPr>
                <w:color w:val="000000"/>
                <w:sz w:val="20"/>
                <w:szCs w:val="20"/>
              </w:rPr>
            </w:pPr>
            <w:r w:rsidRPr="002640F0">
              <w:rPr>
                <w:color w:val="000000"/>
                <w:sz w:val="20"/>
                <w:szCs w:val="20"/>
              </w:rPr>
              <w:t>-0.076**</w:t>
            </w:r>
          </w:p>
        </w:tc>
        <w:tc>
          <w:tcPr>
            <w:tcW w:w="0" w:type="auto"/>
            <w:tcBorders>
              <w:top w:val="nil"/>
              <w:left w:val="nil"/>
              <w:bottom w:val="nil"/>
              <w:right w:val="nil"/>
            </w:tcBorders>
            <w:shd w:val="clear" w:color="auto" w:fill="auto"/>
            <w:noWrap/>
            <w:vAlign w:val="bottom"/>
            <w:hideMark/>
          </w:tcPr>
          <w:p w14:paraId="6364B5A0" w14:textId="77777777" w:rsidR="00905B53" w:rsidRPr="002640F0" w:rsidRDefault="00905B53" w:rsidP="005C1A69">
            <w:pPr>
              <w:spacing w:line="360" w:lineRule="auto"/>
              <w:rPr>
                <w:color w:val="000000"/>
                <w:sz w:val="20"/>
                <w:szCs w:val="20"/>
              </w:rPr>
            </w:pPr>
            <w:r w:rsidRPr="002640F0">
              <w:rPr>
                <w:color w:val="000000"/>
                <w:sz w:val="20"/>
                <w:szCs w:val="20"/>
              </w:rPr>
              <w:t>-0.065**</w:t>
            </w:r>
          </w:p>
        </w:tc>
        <w:tc>
          <w:tcPr>
            <w:tcW w:w="0" w:type="auto"/>
            <w:tcBorders>
              <w:top w:val="nil"/>
              <w:left w:val="single" w:sz="4" w:space="0" w:color="auto"/>
              <w:bottom w:val="nil"/>
              <w:right w:val="nil"/>
            </w:tcBorders>
            <w:shd w:val="clear" w:color="auto" w:fill="auto"/>
            <w:noWrap/>
            <w:vAlign w:val="bottom"/>
            <w:hideMark/>
          </w:tcPr>
          <w:p w14:paraId="2998A79F" w14:textId="77777777" w:rsidR="00905B53" w:rsidRPr="002640F0" w:rsidRDefault="00905B53" w:rsidP="005C1A69">
            <w:pPr>
              <w:spacing w:line="360" w:lineRule="auto"/>
              <w:rPr>
                <w:color w:val="000000"/>
                <w:sz w:val="20"/>
                <w:szCs w:val="20"/>
              </w:rPr>
            </w:pPr>
            <w:r w:rsidRPr="002640F0">
              <w:rPr>
                <w:color w:val="000000"/>
                <w:sz w:val="20"/>
                <w:szCs w:val="20"/>
              </w:rPr>
              <w:t>-0.064**</w:t>
            </w:r>
          </w:p>
        </w:tc>
      </w:tr>
      <w:tr w:rsidR="00905B53" w:rsidRPr="002640F0" w14:paraId="39EB5F6D"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E61DC95"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581EE9"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nil"/>
              <w:bottom w:val="nil"/>
              <w:right w:val="nil"/>
            </w:tcBorders>
            <w:shd w:val="clear" w:color="auto" w:fill="auto"/>
            <w:noWrap/>
            <w:vAlign w:val="bottom"/>
            <w:hideMark/>
          </w:tcPr>
          <w:p w14:paraId="2EA6C83B"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4F5C5560" w14:textId="77777777" w:rsidR="00905B53" w:rsidRPr="002640F0" w:rsidRDefault="00905B53" w:rsidP="005C1A69">
            <w:pPr>
              <w:spacing w:line="360" w:lineRule="auto"/>
              <w:rPr>
                <w:color w:val="000000"/>
                <w:sz w:val="20"/>
                <w:szCs w:val="20"/>
              </w:rPr>
            </w:pPr>
            <w:r w:rsidRPr="002640F0">
              <w:rPr>
                <w:color w:val="000000"/>
                <w:sz w:val="20"/>
                <w:szCs w:val="20"/>
              </w:rPr>
              <w:t>(0.023)</w:t>
            </w:r>
          </w:p>
        </w:tc>
        <w:tc>
          <w:tcPr>
            <w:tcW w:w="0" w:type="auto"/>
            <w:tcBorders>
              <w:top w:val="nil"/>
              <w:left w:val="nil"/>
              <w:bottom w:val="nil"/>
              <w:right w:val="nil"/>
            </w:tcBorders>
            <w:shd w:val="clear" w:color="auto" w:fill="auto"/>
            <w:noWrap/>
            <w:vAlign w:val="bottom"/>
            <w:hideMark/>
          </w:tcPr>
          <w:p w14:paraId="24442AD4"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662BD085" w14:textId="77777777" w:rsidR="00905B53" w:rsidRPr="002640F0" w:rsidRDefault="00905B53" w:rsidP="005C1A69">
            <w:pPr>
              <w:spacing w:line="360" w:lineRule="auto"/>
              <w:rPr>
                <w:color w:val="000000"/>
                <w:sz w:val="20"/>
                <w:szCs w:val="20"/>
              </w:rPr>
            </w:pPr>
            <w:r w:rsidRPr="002640F0">
              <w:rPr>
                <w:color w:val="000000"/>
                <w:sz w:val="20"/>
                <w:szCs w:val="20"/>
              </w:rPr>
              <w:t>(0.025)</w:t>
            </w:r>
          </w:p>
        </w:tc>
      </w:tr>
      <w:tr w:rsidR="00905B53" w:rsidRPr="002640F0" w14:paraId="2766261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5B89BA9" w14:textId="77777777" w:rsidR="00905B53" w:rsidRPr="002640F0" w:rsidRDefault="00905B53" w:rsidP="005C1A69">
            <w:pPr>
              <w:spacing w:line="360" w:lineRule="auto"/>
              <w:rPr>
                <w:color w:val="000000"/>
                <w:sz w:val="20"/>
                <w:szCs w:val="20"/>
              </w:rPr>
            </w:pPr>
            <w:r w:rsidRPr="002640F0">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66386BAC" w14:textId="77777777" w:rsidR="00905B53" w:rsidRPr="002640F0" w:rsidRDefault="00905B53" w:rsidP="005C1A69">
            <w:pPr>
              <w:spacing w:line="360" w:lineRule="auto"/>
              <w:rPr>
                <w:color w:val="000000"/>
                <w:sz w:val="20"/>
                <w:szCs w:val="20"/>
              </w:rPr>
            </w:pPr>
            <w:r w:rsidRPr="002640F0">
              <w:rPr>
                <w:color w:val="000000"/>
                <w:sz w:val="20"/>
                <w:szCs w:val="20"/>
              </w:rPr>
              <w:t>-0.856***</w:t>
            </w:r>
          </w:p>
        </w:tc>
        <w:tc>
          <w:tcPr>
            <w:tcW w:w="0" w:type="auto"/>
            <w:tcBorders>
              <w:top w:val="nil"/>
              <w:left w:val="nil"/>
              <w:bottom w:val="nil"/>
              <w:right w:val="nil"/>
            </w:tcBorders>
            <w:shd w:val="clear" w:color="auto" w:fill="auto"/>
            <w:noWrap/>
            <w:vAlign w:val="bottom"/>
            <w:hideMark/>
          </w:tcPr>
          <w:p w14:paraId="1D87980D" w14:textId="77777777" w:rsidR="00905B53" w:rsidRPr="002640F0" w:rsidRDefault="00905B53" w:rsidP="005C1A69">
            <w:pPr>
              <w:spacing w:line="360" w:lineRule="auto"/>
              <w:rPr>
                <w:color w:val="000000"/>
                <w:sz w:val="20"/>
                <w:szCs w:val="20"/>
              </w:rPr>
            </w:pPr>
            <w:r w:rsidRPr="002640F0">
              <w:rPr>
                <w:color w:val="000000"/>
                <w:sz w:val="20"/>
                <w:szCs w:val="20"/>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5E0FA25" w14:textId="77777777" w:rsidR="00905B53" w:rsidRPr="002640F0" w:rsidRDefault="00905B53" w:rsidP="005C1A69">
            <w:pPr>
              <w:spacing w:line="360" w:lineRule="auto"/>
              <w:rPr>
                <w:color w:val="000000"/>
                <w:sz w:val="20"/>
                <w:szCs w:val="20"/>
              </w:rPr>
            </w:pPr>
            <w:r w:rsidRPr="002640F0">
              <w:rPr>
                <w:color w:val="000000"/>
                <w:sz w:val="20"/>
                <w:szCs w:val="20"/>
              </w:rPr>
              <w:t>-0.817***</w:t>
            </w:r>
          </w:p>
        </w:tc>
        <w:tc>
          <w:tcPr>
            <w:tcW w:w="0" w:type="auto"/>
            <w:tcBorders>
              <w:top w:val="nil"/>
              <w:left w:val="nil"/>
              <w:bottom w:val="nil"/>
              <w:right w:val="nil"/>
            </w:tcBorders>
            <w:shd w:val="clear" w:color="auto" w:fill="auto"/>
            <w:noWrap/>
            <w:vAlign w:val="bottom"/>
            <w:hideMark/>
          </w:tcPr>
          <w:p w14:paraId="52E94BF6" w14:textId="77777777" w:rsidR="00905B53" w:rsidRPr="002640F0" w:rsidRDefault="00905B53" w:rsidP="005C1A69">
            <w:pPr>
              <w:spacing w:line="360" w:lineRule="auto"/>
              <w:rPr>
                <w:color w:val="000000"/>
                <w:sz w:val="20"/>
                <w:szCs w:val="20"/>
              </w:rPr>
            </w:pPr>
            <w:r w:rsidRPr="002640F0">
              <w:rPr>
                <w:color w:val="000000"/>
                <w:sz w:val="20"/>
                <w:szCs w:val="20"/>
              </w:rPr>
              <w:t>-0.45***</w:t>
            </w:r>
          </w:p>
        </w:tc>
        <w:tc>
          <w:tcPr>
            <w:tcW w:w="0" w:type="auto"/>
            <w:tcBorders>
              <w:top w:val="nil"/>
              <w:left w:val="single" w:sz="4" w:space="0" w:color="auto"/>
              <w:bottom w:val="nil"/>
              <w:right w:val="nil"/>
            </w:tcBorders>
            <w:shd w:val="clear" w:color="auto" w:fill="auto"/>
            <w:noWrap/>
            <w:vAlign w:val="bottom"/>
            <w:hideMark/>
          </w:tcPr>
          <w:p w14:paraId="5B13F335" w14:textId="77777777" w:rsidR="00905B53" w:rsidRPr="002640F0" w:rsidRDefault="00905B53" w:rsidP="005C1A69">
            <w:pPr>
              <w:spacing w:line="360" w:lineRule="auto"/>
              <w:rPr>
                <w:color w:val="000000"/>
                <w:sz w:val="20"/>
                <w:szCs w:val="20"/>
              </w:rPr>
            </w:pPr>
            <w:r w:rsidRPr="002640F0">
              <w:rPr>
                <w:color w:val="000000"/>
                <w:sz w:val="20"/>
                <w:szCs w:val="20"/>
              </w:rPr>
              <w:t>-0.739***</w:t>
            </w:r>
          </w:p>
        </w:tc>
      </w:tr>
      <w:tr w:rsidR="00905B53" w:rsidRPr="002640F0" w14:paraId="423E6BD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4D071DD"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BACEA87"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nil"/>
              <w:bottom w:val="nil"/>
              <w:right w:val="nil"/>
            </w:tcBorders>
            <w:shd w:val="clear" w:color="auto" w:fill="auto"/>
            <w:noWrap/>
            <w:vAlign w:val="bottom"/>
            <w:hideMark/>
          </w:tcPr>
          <w:p w14:paraId="53ADFC35" w14:textId="77777777" w:rsidR="00905B53" w:rsidRPr="002640F0" w:rsidRDefault="00905B53" w:rsidP="005C1A69">
            <w:pPr>
              <w:spacing w:line="360" w:lineRule="auto"/>
              <w:rPr>
                <w:color w:val="000000"/>
                <w:sz w:val="20"/>
                <w:szCs w:val="20"/>
              </w:rPr>
            </w:pPr>
            <w:r w:rsidRPr="002640F0">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54B15BD0" w14:textId="77777777" w:rsidR="00905B53" w:rsidRPr="002640F0" w:rsidRDefault="00905B53" w:rsidP="005C1A69">
            <w:pPr>
              <w:spacing w:line="360" w:lineRule="auto"/>
              <w:rPr>
                <w:color w:val="000000"/>
                <w:sz w:val="20"/>
                <w:szCs w:val="20"/>
              </w:rPr>
            </w:pPr>
            <w:r w:rsidRPr="002640F0">
              <w:rPr>
                <w:color w:val="000000"/>
                <w:sz w:val="20"/>
                <w:szCs w:val="20"/>
              </w:rPr>
              <w:t>(0.127)</w:t>
            </w:r>
          </w:p>
        </w:tc>
        <w:tc>
          <w:tcPr>
            <w:tcW w:w="0" w:type="auto"/>
            <w:tcBorders>
              <w:top w:val="nil"/>
              <w:left w:val="nil"/>
              <w:bottom w:val="nil"/>
              <w:right w:val="nil"/>
            </w:tcBorders>
            <w:shd w:val="clear" w:color="auto" w:fill="auto"/>
            <w:noWrap/>
            <w:vAlign w:val="bottom"/>
            <w:hideMark/>
          </w:tcPr>
          <w:p w14:paraId="331C1D3F" w14:textId="77777777" w:rsidR="00905B53" w:rsidRPr="002640F0" w:rsidRDefault="00905B53" w:rsidP="005C1A69">
            <w:pPr>
              <w:spacing w:line="360" w:lineRule="auto"/>
              <w:rPr>
                <w:color w:val="000000"/>
                <w:sz w:val="20"/>
                <w:szCs w:val="20"/>
              </w:rPr>
            </w:pPr>
            <w:r w:rsidRPr="002640F0">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589AB5D4" w14:textId="77777777" w:rsidR="00905B53" w:rsidRPr="002640F0" w:rsidRDefault="00905B53" w:rsidP="005C1A69">
            <w:pPr>
              <w:spacing w:line="360" w:lineRule="auto"/>
              <w:rPr>
                <w:color w:val="000000"/>
                <w:sz w:val="20"/>
                <w:szCs w:val="20"/>
              </w:rPr>
            </w:pPr>
            <w:r w:rsidRPr="002640F0">
              <w:rPr>
                <w:color w:val="000000"/>
                <w:sz w:val="20"/>
                <w:szCs w:val="20"/>
              </w:rPr>
              <w:t>(0.133)</w:t>
            </w:r>
          </w:p>
        </w:tc>
      </w:tr>
      <w:tr w:rsidR="00905B53" w:rsidRPr="002640F0" w14:paraId="798F8A6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FBC1189" w14:textId="77777777" w:rsidR="00905B53" w:rsidRPr="002640F0" w:rsidRDefault="00905B53" w:rsidP="005C1A69">
            <w:pPr>
              <w:spacing w:line="360" w:lineRule="auto"/>
              <w:rPr>
                <w:color w:val="000000"/>
                <w:sz w:val="20"/>
                <w:szCs w:val="20"/>
              </w:rPr>
            </w:pPr>
            <w:r w:rsidRPr="002640F0">
              <w:rPr>
                <w:color w:val="000000"/>
                <w:sz w:val="20"/>
                <w:szCs w:val="20"/>
              </w:rPr>
              <w:t>Social Capital Community</w:t>
            </w:r>
          </w:p>
        </w:tc>
        <w:tc>
          <w:tcPr>
            <w:tcW w:w="0" w:type="auto"/>
            <w:tcBorders>
              <w:top w:val="nil"/>
              <w:left w:val="nil"/>
              <w:bottom w:val="nil"/>
              <w:right w:val="single" w:sz="4" w:space="0" w:color="auto"/>
            </w:tcBorders>
            <w:shd w:val="clear" w:color="auto" w:fill="auto"/>
            <w:noWrap/>
            <w:vAlign w:val="bottom"/>
            <w:hideMark/>
          </w:tcPr>
          <w:p w14:paraId="1CF9AD55" w14:textId="77777777" w:rsidR="00905B53" w:rsidRPr="002640F0" w:rsidRDefault="00905B53" w:rsidP="005C1A69">
            <w:pPr>
              <w:spacing w:line="360" w:lineRule="auto"/>
              <w:rPr>
                <w:color w:val="000000"/>
                <w:sz w:val="20"/>
                <w:szCs w:val="20"/>
              </w:rPr>
            </w:pPr>
            <w:r w:rsidRPr="002640F0">
              <w:rPr>
                <w:color w:val="000000"/>
                <w:sz w:val="20"/>
                <w:szCs w:val="20"/>
              </w:rPr>
              <w:t>0.421***</w:t>
            </w:r>
          </w:p>
        </w:tc>
        <w:tc>
          <w:tcPr>
            <w:tcW w:w="0" w:type="auto"/>
            <w:tcBorders>
              <w:top w:val="nil"/>
              <w:left w:val="nil"/>
              <w:bottom w:val="nil"/>
              <w:right w:val="nil"/>
            </w:tcBorders>
            <w:shd w:val="clear" w:color="auto" w:fill="auto"/>
            <w:noWrap/>
            <w:vAlign w:val="bottom"/>
            <w:hideMark/>
          </w:tcPr>
          <w:p w14:paraId="317B5365" w14:textId="77777777" w:rsidR="00905B53" w:rsidRPr="002640F0" w:rsidRDefault="00905B53" w:rsidP="005C1A69">
            <w:pPr>
              <w:spacing w:line="360" w:lineRule="auto"/>
              <w:rPr>
                <w:color w:val="000000"/>
                <w:sz w:val="20"/>
                <w:szCs w:val="20"/>
              </w:rPr>
            </w:pPr>
            <w:r w:rsidRPr="002640F0">
              <w:rPr>
                <w:color w:val="000000"/>
                <w:sz w:val="20"/>
                <w:szCs w:val="20"/>
              </w:rPr>
              <w:t>0.117***</w:t>
            </w:r>
          </w:p>
        </w:tc>
        <w:tc>
          <w:tcPr>
            <w:tcW w:w="0" w:type="auto"/>
            <w:tcBorders>
              <w:top w:val="nil"/>
              <w:left w:val="single" w:sz="4" w:space="0" w:color="auto"/>
              <w:bottom w:val="nil"/>
              <w:right w:val="single" w:sz="4" w:space="0" w:color="auto"/>
            </w:tcBorders>
            <w:shd w:val="clear" w:color="auto" w:fill="auto"/>
            <w:noWrap/>
            <w:vAlign w:val="bottom"/>
            <w:hideMark/>
          </w:tcPr>
          <w:p w14:paraId="633B2866" w14:textId="77777777" w:rsidR="00905B53" w:rsidRPr="002640F0" w:rsidRDefault="00905B53" w:rsidP="005C1A69">
            <w:pPr>
              <w:spacing w:line="360" w:lineRule="auto"/>
              <w:rPr>
                <w:color w:val="000000"/>
                <w:sz w:val="20"/>
                <w:szCs w:val="20"/>
              </w:rPr>
            </w:pPr>
            <w:r w:rsidRPr="002640F0">
              <w:rPr>
                <w:color w:val="000000"/>
                <w:sz w:val="20"/>
                <w:szCs w:val="20"/>
              </w:rPr>
              <w:t>0.802***</w:t>
            </w:r>
          </w:p>
        </w:tc>
        <w:tc>
          <w:tcPr>
            <w:tcW w:w="0" w:type="auto"/>
            <w:tcBorders>
              <w:top w:val="nil"/>
              <w:left w:val="nil"/>
              <w:bottom w:val="nil"/>
              <w:right w:val="nil"/>
            </w:tcBorders>
            <w:shd w:val="clear" w:color="auto" w:fill="auto"/>
            <w:noWrap/>
            <w:vAlign w:val="bottom"/>
            <w:hideMark/>
          </w:tcPr>
          <w:p w14:paraId="6F89C1AB" w14:textId="77777777" w:rsidR="00905B53" w:rsidRPr="002640F0" w:rsidRDefault="00905B53" w:rsidP="005C1A69">
            <w:pPr>
              <w:spacing w:line="360" w:lineRule="auto"/>
              <w:rPr>
                <w:color w:val="000000"/>
                <w:sz w:val="20"/>
                <w:szCs w:val="20"/>
              </w:rPr>
            </w:pPr>
            <w:r w:rsidRPr="002640F0">
              <w:rPr>
                <w:color w:val="000000"/>
                <w:sz w:val="20"/>
                <w:szCs w:val="20"/>
              </w:rPr>
              <w:t>0.709***</w:t>
            </w:r>
          </w:p>
        </w:tc>
        <w:tc>
          <w:tcPr>
            <w:tcW w:w="0" w:type="auto"/>
            <w:tcBorders>
              <w:top w:val="nil"/>
              <w:left w:val="single" w:sz="4" w:space="0" w:color="auto"/>
              <w:bottom w:val="nil"/>
              <w:right w:val="nil"/>
            </w:tcBorders>
            <w:shd w:val="clear" w:color="auto" w:fill="auto"/>
            <w:noWrap/>
            <w:vAlign w:val="bottom"/>
            <w:hideMark/>
          </w:tcPr>
          <w:p w14:paraId="12D7BD8D" w14:textId="77777777" w:rsidR="00905B53" w:rsidRPr="002640F0" w:rsidRDefault="00905B53" w:rsidP="005C1A69">
            <w:pPr>
              <w:spacing w:line="360" w:lineRule="auto"/>
              <w:rPr>
                <w:color w:val="000000"/>
                <w:sz w:val="20"/>
                <w:szCs w:val="20"/>
              </w:rPr>
            </w:pPr>
            <w:r w:rsidRPr="002640F0">
              <w:rPr>
                <w:color w:val="000000"/>
                <w:sz w:val="20"/>
                <w:szCs w:val="20"/>
              </w:rPr>
              <w:t>-0.096***</w:t>
            </w:r>
          </w:p>
        </w:tc>
      </w:tr>
      <w:tr w:rsidR="00905B53" w:rsidRPr="002640F0" w14:paraId="65AEF8E8"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2BEB7B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99AB6D5" w14:textId="77777777" w:rsidR="00905B53" w:rsidRPr="002640F0" w:rsidRDefault="00905B53" w:rsidP="005C1A69">
            <w:pPr>
              <w:spacing w:line="360" w:lineRule="auto"/>
              <w:rPr>
                <w:color w:val="000000"/>
                <w:sz w:val="20"/>
                <w:szCs w:val="20"/>
              </w:rPr>
            </w:pPr>
            <w:r w:rsidRPr="002640F0">
              <w:rPr>
                <w:color w:val="000000"/>
                <w:sz w:val="20"/>
                <w:szCs w:val="20"/>
              </w:rPr>
              <w:t>(0.08)</w:t>
            </w:r>
          </w:p>
        </w:tc>
        <w:tc>
          <w:tcPr>
            <w:tcW w:w="0" w:type="auto"/>
            <w:tcBorders>
              <w:top w:val="nil"/>
              <w:left w:val="nil"/>
              <w:bottom w:val="nil"/>
              <w:right w:val="nil"/>
            </w:tcBorders>
            <w:shd w:val="clear" w:color="auto" w:fill="auto"/>
            <w:noWrap/>
            <w:vAlign w:val="bottom"/>
            <w:hideMark/>
          </w:tcPr>
          <w:p w14:paraId="7F64CA90" w14:textId="77777777" w:rsidR="00905B53" w:rsidRPr="002640F0" w:rsidRDefault="00905B53" w:rsidP="005C1A69">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58BBF790" w14:textId="77777777" w:rsidR="00905B53" w:rsidRPr="002640F0" w:rsidRDefault="00905B53" w:rsidP="005C1A69">
            <w:pPr>
              <w:spacing w:line="360" w:lineRule="auto"/>
              <w:rPr>
                <w:color w:val="000000"/>
                <w:sz w:val="20"/>
                <w:szCs w:val="20"/>
              </w:rPr>
            </w:pPr>
            <w:r w:rsidRPr="002640F0">
              <w:rPr>
                <w:color w:val="000000"/>
                <w:sz w:val="20"/>
                <w:szCs w:val="20"/>
              </w:rPr>
              <w:t>(0.041)</w:t>
            </w:r>
          </w:p>
        </w:tc>
        <w:tc>
          <w:tcPr>
            <w:tcW w:w="0" w:type="auto"/>
            <w:tcBorders>
              <w:top w:val="nil"/>
              <w:left w:val="nil"/>
              <w:bottom w:val="nil"/>
              <w:right w:val="nil"/>
            </w:tcBorders>
            <w:shd w:val="clear" w:color="auto" w:fill="auto"/>
            <w:noWrap/>
            <w:vAlign w:val="bottom"/>
            <w:hideMark/>
          </w:tcPr>
          <w:p w14:paraId="3E1535E4" w14:textId="77777777" w:rsidR="00905B53" w:rsidRPr="002640F0" w:rsidRDefault="00905B53" w:rsidP="005C1A69">
            <w:pPr>
              <w:spacing w:line="360" w:lineRule="auto"/>
              <w:rPr>
                <w:color w:val="000000"/>
                <w:sz w:val="20"/>
                <w:szCs w:val="20"/>
              </w:rPr>
            </w:pPr>
            <w:r w:rsidRPr="002640F0">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4EC138DB" w14:textId="77777777" w:rsidR="00905B53" w:rsidRPr="002640F0" w:rsidRDefault="00905B53" w:rsidP="005C1A69">
            <w:pPr>
              <w:spacing w:line="360" w:lineRule="auto"/>
              <w:rPr>
                <w:color w:val="000000"/>
                <w:sz w:val="20"/>
                <w:szCs w:val="20"/>
              </w:rPr>
            </w:pPr>
            <w:r w:rsidRPr="002640F0">
              <w:rPr>
                <w:color w:val="000000"/>
                <w:sz w:val="20"/>
                <w:szCs w:val="20"/>
              </w:rPr>
              <w:t>(0.008)</w:t>
            </w:r>
          </w:p>
        </w:tc>
      </w:tr>
      <w:tr w:rsidR="00905B53" w:rsidRPr="002640F0" w14:paraId="2FC55D8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48FC3D6" w14:textId="77777777" w:rsidR="00905B53" w:rsidRPr="002640F0" w:rsidRDefault="00905B53" w:rsidP="005C1A69">
            <w:pPr>
              <w:spacing w:line="360" w:lineRule="auto"/>
              <w:rPr>
                <w:color w:val="000000"/>
                <w:sz w:val="20"/>
                <w:szCs w:val="20"/>
              </w:rPr>
            </w:pPr>
            <w:r w:rsidRPr="002640F0">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1A589D4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96203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E5E57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4486B89"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95227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25415E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1A24BE0"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A45BAE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020D4D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910AA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55363E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B2C01F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7B100341"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DA23F4" w14:textId="77777777" w:rsidR="00905B53" w:rsidRPr="002640F0" w:rsidRDefault="00905B53" w:rsidP="005C1A69">
            <w:pPr>
              <w:spacing w:line="360" w:lineRule="auto"/>
              <w:rPr>
                <w:color w:val="000000"/>
                <w:sz w:val="20"/>
                <w:szCs w:val="20"/>
              </w:rPr>
            </w:pPr>
            <w:r w:rsidRPr="002640F0">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01A20EF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1253D4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4CAD7A74"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363FA462"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292213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A9AC54B"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059C622"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F12C10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0D83BF4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24DADD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9129035"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68331433"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2700791F"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E8F7CC6" w14:textId="77777777" w:rsidR="00905B53" w:rsidRPr="002640F0" w:rsidRDefault="00905B53" w:rsidP="005C1A69">
            <w:pPr>
              <w:spacing w:line="360" w:lineRule="auto"/>
              <w:rPr>
                <w:color w:val="000000"/>
                <w:sz w:val="20"/>
                <w:szCs w:val="20"/>
              </w:rPr>
            </w:pPr>
            <w:r w:rsidRPr="002640F0">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11B2B06B"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0F26AF59"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5A219ED4"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6D71F61"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5DBA974" w14:textId="77777777" w:rsidR="00905B53" w:rsidRPr="002640F0" w:rsidRDefault="00905B53" w:rsidP="005C1A69">
            <w:pPr>
              <w:spacing w:line="360" w:lineRule="auto"/>
              <w:rPr>
                <w:color w:val="000000"/>
                <w:sz w:val="20"/>
                <w:szCs w:val="20"/>
              </w:rPr>
            </w:pPr>
            <w:r w:rsidRPr="002640F0">
              <w:rPr>
                <w:color w:val="000000"/>
                <w:sz w:val="20"/>
                <w:szCs w:val="20"/>
              </w:rPr>
              <w:t>0.001***</w:t>
            </w:r>
          </w:p>
        </w:tc>
      </w:tr>
      <w:tr w:rsidR="00905B53" w:rsidRPr="002640F0" w14:paraId="72977BE7"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583353A8"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41D33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F3ECC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73D285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40472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CF65E96"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3958C41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8793DD6" w14:textId="77777777" w:rsidR="00905B53" w:rsidRPr="002640F0" w:rsidRDefault="00905B53" w:rsidP="005C1A69">
            <w:pPr>
              <w:spacing w:line="360" w:lineRule="auto"/>
              <w:rPr>
                <w:color w:val="000000"/>
                <w:sz w:val="20"/>
                <w:szCs w:val="20"/>
              </w:rPr>
            </w:pPr>
            <w:r w:rsidRPr="002640F0">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1E460A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0097B6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6CF75B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FE46EEF"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980B2D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0BBDC8A3"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1D673066"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AB8799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21C9894"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1624A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2881D8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AE203EF"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4CD8C79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0AC6D369" w14:textId="77777777" w:rsidR="00905B53" w:rsidRPr="002640F0" w:rsidRDefault="00905B53" w:rsidP="005C1A69">
            <w:pPr>
              <w:spacing w:line="360" w:lineRule="auto"/>
              <w:rPr>
                <w:color w:val="000000"/>
                <w:sz w:val="20"/>
                <w:szCs w:val="20"/>
              </w:rPr>
            </w:pPr>
            <w:r w:rsidRPr="002640F0">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08A90D7C"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876F336"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5D3C0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1D5ABF8"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1D331C7E"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578F32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336EDAEE"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ED1B0D5"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D79A31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E72565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366144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E25B4A1"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6AE4DAA"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B829A7E" w14:textId="77777777" w:rsidR="00905B53" w:rsidRPr="002640F0" w:rsidRDefault="00905B53" w:rsidP="005C1A69">
            <w:pPr>
              <w:spacing w:line="360" w:lineRule="auto"/>
              <w:rPr>
                <w:color w:val="000000"/>
                <w:sz w:val="20"/>
                <w:szCs w:val="20"/>
              </w:rPr>
            </w:pPr>
            <w:r w:rsidRPr="002640F0">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4C6D9556"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306DB9C"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5923C191"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BC5C5F8"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7D48A351"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769C0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47E65A89"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6B2C033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28395AB"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D118860"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04A9C11E"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F624122"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2640F0" w14:paraId="69AB7C1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2EFC2806" w14:textId="77777777" w:rsidR="00905B53" w:rsidRPr="002640F0" w:rsidRDefault="00905B53" w:rsidP="005C1A69">
            <w:pPr>
              <w:spacing w:line="360" w:lineRule="auto"/>
              <w:rPr>
                <w:color w:val="000000"/>
                <w:sz w:val="20"/>
                <w:szCs w:val="20"/>
              </w:rPr>
            </w:pPr>
            <w:r w:rsidRPr="002640F0">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1A984207"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E29C3D5" w14:textId="77777777" w:rsidR="00905B53" w:rsidRPr="002640F0" w:rsidRDefault="00905B53" w:rsidP="005C1A69">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034AB28D"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63B07B7A" w14:textId="77777777" w:rsidR="00905B53" w:rsidRPr="002640F0" w:rsidRDefault="00905B53" w:rsidP="005C1A69">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047DD044" w14:textId="77777777" w:rsidR="00905B53" w:rsidRPr="002640F0" w:rsidRDefault="00905B53" w:rsidP="005C1A69">
            <w:pPr>
              <w:spacing w:line="360" w:lineRule="auto"/>
              <w:rPr>
                <w:color w:val="000000"/>
                <w:sz w:val="20"/>
                <w:szCs w:val="20"/>
              </w:rPr>
            </w:pPr>
            <w:r w:rsidRPr="002640F0">
              <w:rPr>
                <w:color w:val="000000"/>
                <w:sz w:val="20"/>
                <w:szCs w:val="20"/>
              </w:rPr>
              <w:t>0.002***</w:t>
            </w:r>
          </w:p>
        </w:tc>
      </w:tr>
      <w:tr w:rsidR="00905B53" w:rsidRPr="002640F0" w14:paraId="7DF95865"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72C58CAC" w14:textId="77777777" w:rsidR="00905B53" w:rsidRPr="002640F0" w:rsidRDefault="00905B53" w:rsidP="005C1A69">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FB29367"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0CDA612"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C68B73D"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284A6991" w14:textId="77777777" w:rsidR="00905B53" w:rsidRPr="002640F0" w:rsidRDefault="00905B53" w:rsidP="005C1A69">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9C0A150" w14:textId="77777777" w:rsidR="00905B53" w:rsidRPr="002640F0" w:rsidRDefault="00905B53" w:rsidP="005C1A69">
            <w:pPr>
              <w:spacing w:line="360" w:lineRule="auto"/>
              <w:rPr>
                <w:color w:val="000000"/>
                <w:sz w:val="20"/>
                <w:szCs w:val="20"/>
              </w:rPr>
            </w:pPr>
            <w:r w:rsidRPr="002640F0">
              <w:rPr>
                <w:color w:val="000000"/>
                <w:sz w:val="20"/>
                <w:szCs w:val="20"/>
              </w:rPr>
              <w:t>(0.000)</w:t>
            </w:r>
          </w:p>
        </w:tc>
      </w:tr>
      <w:tr w:rsidR="00905B53" w:rsidRPr="00057254" w14:paraId="2A74DFBE" w14:textId="77777777" w:rsidTr="005C1A69">
        <w:trPr>
          <w:trHeight w:val="320"/>
        </w:trPr>
        <w:tc>
          <w:tcPr>
            <w:tcW w:w="0" w:type="auto"/>
            <w:tcBorders>
              <w:top w:val="nil"/>
              <w:left w:val="nil"/>
              <w:bottom w:val="nil"/>
              <w:right w:val="single" w:sz="4" w:space="0" w:color="auto"/>
            </w:tcBorders>
            <w:shd w:val="clear" w:color="auto" w:fill="auto"/>
            <w:noWrap/>
            <w:vAlign w:val="bottom"/>
            <w:hideMark/>
          </w:tcPr>
          <w:p w14:paraId="61C10ED4" w14:textId="77777777" w:rsidR="00905B53" w:rsidRPr="002640F0" w:rsidRDefault="00905B53" w:rsidP="005C1A69">
            <w:pPr>
              <w:spacing w:line="360" w:lineRule="auto"/>
              <w:rPr>
                <w:color w:val="000000"/>
                <w:sz w:val="20"/>
                <w:szCs w:val="20"/>
              </w:rPr>
            </w:pPr>
            <w:r w:rsidRPr="002640F0">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4662C9A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56E02347"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6FB6396D"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3CC5F43F" w14:textId="77777777" w:rsidR="00905B53" w:rsidRPr="002640F0" w:rsidRDefault="00905B53" w:rsidP="005C1A69">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1137F313" w14:textId="77777777" w:rsidR="00905B53" w:rsidRPr="00057254" w:rsidRDefault="00905B53" w:rsidP="005C1A69">
            <w:pPr>
              <w:spacing w:line="360" w:lineRule="auto"/>
              <w:rPr>
                <w:color w:val="000000"/>
                <w:sz w:val="20"/>
                <w:szCs w:val="20"/>
              </w:rPr>
            </w:pPr>
            <w:r w:rsidRPr="002640F0">
              <w:rPr>
                <w:color w:val="000000"/>
                <w:sz w:val="20"/>
                <w:szCs w:val="20"/>
              </w:rPr>
              <w:t>YES</w:t>
            </w:r>
          </w:p>
        </w:tc>
      </w:tr>
    </w:tbl>
    <w:p w14:paraId="60B84C92"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0FE488D" w14:textId="77777777" w:rsidR="00905B53" w:rsidRDefault="00905B53" w:rsidP="00905B53">
      <w:pPr>
        <w:spacing w:before="240" w:line="480" w:lineRule="auto"/>
        <w:rPr>
          <w:b/>
          <w:bCs/>
        </w:rPr>
      </w:pPr>
    </w:p>
    <w:p w14:paraId="48D77842" w14:textId="77777777" w:rsidR="00905B53" w:rsidRDefault="00905B53" w:rsidP="00905B53">
      <w:pPr>
        <w:spacing w:before="240" w:line="480" w:lineRule="auto"/>
        <w:rPr>
          <w:b/>
          <w:bCs/>
        </w:rPr>
      </w:pPr>
    </w:p>
    <w:p w14:paraId="1D73396C" w14:textId="77777777" w:rsidR="00905B53" w:rsidRDefault="00905B53" w:rsidP="00905B53">
      <w:pPr>
        <w:spacing w:before="240" w:line="480" w:lineRule="auto"/>
        <w:rPr>
          <w:b/>
          <w:bCs/>
        </w:rPr>
      </w:pPr>
    </w:p>
    <w:p w14:paraId="775FC009" w14:textId="77777777" w:rsidR="00905B53" w:rsidRDefault="00905B53" w:rsidP="00905B53">
      <w:pPr>
        <w:spacing w:before="240" w:line="480" w:lineRule="auto"/>
        <w:rPr>
          <w:b/>
          <w:bCs/>
        </w:rPr>
      </w:pPr>
    </w:p>
    <w:p w14:paraId="195E60FF" w14:textId="75FC705E" w:rsidR="00905B53" w:rsidRPr="00057254" w:rsidRDefault="00455620" w:rsidP="00905B53">
      <w:pPr>
        <w:spacing w:before="240" w:line="480" w:lineRule="auto"/>
      </w:pPr>
      <w:r>
        <w:rPr>
          <w:b/>
          <w:bCs/>
        </w:rPr>
        <w:lastRenderedPageBreak/>
        <w:t>D.</w:t>
      </w:r>
      <w:r w:rsidR="00905B53" w:rsidRPr="00057254">
        <w:rPr>
          <w:b/>
          <w:bCs/>
        </w:rPr>
        <w:t xml:space="preserve"> </w:t>
      </w:r>
      <w:r w:rsidR="00905B53"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905B53" w:rsidRPr="002640F0" w14:paraId="7D5AE7AC"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54BBD5F3" w14:textId="77777777" w:rsidR="00905B53" w:rsidRPr="00654517" w:rsidRDefault="00905B53" w:rsidP="005C1A69">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450BB7C6" w14:textId="77777777" w:rsidR="00905B53" w:rsidRPr="002640F0" w:rsidRDefault="00905B53" w:rsidP="005C1A69">
            <w:pPr>
              <w:rPr>
                <w:color w:val="000000"/>
                <w:sz w:val="20"/>
                <w:szCs w:val="20"/>
              </w:rPr>
            </w:pPr>
            <w:r w:rsidRPr="002640F0">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D96015E" w14:textId="77777777" w:rsidR="00905B53" w:rsidRPr="002640F0" w:rsidRDefault="00905B53" w:rsidP="005C1A69">
            <w:pPr>
              <w:rPr>
                <w:color w:val="000000"/>
                <w:sz w:val="20"/>
                <w:szCs w:val="20"/>
              </w:rPr>
            </w:pPr>
            <w:r w:rsidRPr="002640F0">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2EBF5634" w14:textId="77777777" w:rsidR="00905B53" w:rsidRPr="002640F0" w:rsidRDefault="00905B53" w:rsidP="005C1A69">
            <w:pPr>
              <w:rPr>
                <w:color w:val="000000"/>
                <w:sz w:val="20"/>
                <w:szCs w:val="20"/>
              </w:rPr>
            </w:pPr>
            <w:r w:rsidRPr="002640F0">
              <w:rPr>
                <w:color w:val="000000"/>
                <w:sz w:val="20"/>
                <w:szCs w:val="20"/>
              </w:rPr>
              <w:t>Ec. Connected.</w:t>
            </w:r>
          </w:p>
        </w:tc>
      </w:tr>
      <w:tr w:rsidR="00905B53" w:rsidRPr="002640F0" w14:paraId="58E710AB" w14:textId="77777777" w:rsidTr="005C1A69">
        <w:trPr>
          <w:trHeight w:val="320"/>
        </w:trPr>
        <w:tc>
          <w:tcPr>
            <w:tcW w:w="1616" w:type="pct"/>
            <w:tcBorders>
              <w:top w:val="nil"/>
              <w:left w:val="nil"/>
              <w:bottom w:val="single" w:sz="4" w:space="0" w:color="auto"/>
              <w:right w:val="single" w:sz="4" w:space="0" w:color="auto"/>
            </w:tcBorders>
            <w:shd w:val="clear" w:color="auto" w:fill="auto"/>
            <w:noWrap/>
            <w:vAlign w:val="bottom"/>
          </w:tcPr>
          <w:p w14:paraId="2376A912" w14:textId="77777777" w:rsidR="00905B53" w:rsidRPr="002640F0" w:rsidRDefault="00905B53" w:rsidP="005C1A69">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1A40ED7C" w14:textId="77777777" w:rsidR="00905B53" w:rsidRPr="002640F0" w:rsidRDefault="00905B53" w:rsidP="005C1A69">
            <w:pPr>
              <w:rPr>
                <w:color w:val="000000"/>
                <w:sz w:val="20"/>
                <w:szCs w:val="20"/>
              </w:rPr>
            </w:pPr>
            <w:r w:rsidRPr="002640F0">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47E36EA3" w14:textId="77777777" w:rsidR="00905B53" w:rsidRPr="002640F0" w:rsidRDefault="00905B53" w:rsidP="005C1A69">
            <w:pPr>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7B182CB7" w14:textId="77777777" w:rsidR="00905B53" w:rsidRPr="002640F0" w:rsidRDefault="00905B53" w:rsidP="005C1A69">
            <w:pPr>
              <w:rPr>
                <w:color w:val="000000"/>
                <w:sz w:val="20"/>
                <w:szCs w:val="20"/>
              </w:rPr>
            </w:pPr>
            <w:r w:rsidRPr="002640F0">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69786FF3" w14:textId="77777777" w:rsidR="00905B53" w:rsidRPr="002640F0" w:rsidRDefault="00905B53" w:rsidP="005C1A69">
            <w:pPr>
              <w:rPr>
                <w:color w:val="000000"/>
                <w:sz w:val="20"/>
                <w:szCs w:val="20"/>
              </w:rPr>
            </w:pPr>
            <w:r w:rsidRPr="002640F0">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4C6BA6B3" w14:textId="77777777" w:rsidR="00905B53" w:rsidRPr="002640F0" w:rsidRDefault="00905B53" w:rsidP="005C1A69">
            <w:pPr>
              <w:rPr>
                <w:color w:val="000000"/>
                <w:sz w:val="20"/>
                <w:szCs w:val="20"/>
              </w:rPr>
            </w:pPr>
            <w:r w:rsidRPr="002640F0">
              <w:rPr>
                <w:color w:val="000000"/>
                <w:sz w:val="20"/>
                <w:szCs w:val="20"/>
              </w:rPr>
              <w:t>Soc. Con.</w:t>
            </w:r>
          </w:p>
        </w:tc>
      </w:tr>
      <w:tr w:rsidR="00905B53" w:rsidRPr="002640F0" w14:paraId="3C1ED43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37762B0" w14:textId="77777777" w:rsidR="00905B53" w:rsidRPr="002640F0" w:rsidRDefault="00905B53" w:rsidP="005C1A69">
            <w:pPr>
              <w:rPr>
                <w:color w:val="000000"/>
                <w:sz w:val="20"/>
                <w:szCs w:val="20"/>
              </w:rPr>
            </w:pPr>
            <w:r w:rsidRPr="002640F0">
              <w:rPr>
                <w:color w:val="000000"/>
                <w:sz w:val="20"/>
                <w:szCs w:val="20"/>
              </w:rPr>
              <w:t>Income per capita (2016)</w:t>
            </w:r>
          </w:p>
        </w:tc>
        <w:tc>
          <w:tcPr>
            <w:tcW w:w="666" w:type="pct"/>
            <w:tcBorders>
              <w:top w:val="nil"/>
              <w:left w:val="nil"/>
              <w:bottom w:val="nil"/>
              <w:right w:val="single" w:sz="4" w:space="0" w:color="auto"/>
            </w:tcBorders>
            <w:shd w:val="clear" w:color="auto" w:fill="auto"/>
            <w:noWrap/>
            <w:vAlign w:val="bottom"/>
            <w:hideMark/>
          </w:tcPr>
          <w:p w14:paraId="0611C95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366BCF0"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76B4051"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88F4A4D"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C2254E0"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30C0A77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5C11137"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ABE116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8AF16A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005DEC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C3FB89A"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399DD0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9E45C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9E53EDE" w14:textId="77777777" w:rsidR="00905B53" w:rsidRPr="002640F0" w:rsidRDefault="00905B53" w:rsidP="005C1A69">
            <w:pPr>
              <w:rPr>
                <w:color w:val="000000"/>
                <w:sz w:val="20"/>
                <w:szCs w:val="20"/>
              </w:rPr>
            </w:pPr>
            <w:r w:rsidRPr="002640F0">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1AA9C529" w14:textId="77777777" w:rsidR="00905B53" w:rsidRPr="002640F0" w:rsidRDefault="00905B53" w:rsidP="005C1A69">
            <w:pPr>
              <w:rPr>
                <w:color w:val="000000"/>
                <w:sz w:val="20"/>
                <w:szCs w:val="20"/>
              </w:rPr>
            </w:pPr>
            <w:r w:rsidRPr="002640F0">
              <w:rPr>
                <w:color w:val="000000"/>
                <w:sz w:val="20"/>
                <w:szCs w:val="20"/>
              </w:rPr>
              <w:t>-0.011</w:t>
            </w:r>
          </w:p>
        </w:tc>
        <w:tc>
          <w:tcPr>
            <w:tcW w:w="666" w:type="pct"/>
            <w:tcBorders>
              <w:top w:val="nil"/>
              <w:left w:val="nil"/>
              <w:bottom w:val="nil"/>
              <w:right w:val="nil"/>
            </w:tcBorders>
            <w:shd w:val="clear" w:color="auto" w:fill="auto"/>
            <w:noWrap/>
            <w:vAlign w:val="bottom"/>
            <w:hideMark/>
          </w:tcPr>
          <w:p w14:paraId="7DFD68B1" w14:textId="77777777" w:rsidR="00905B53" w:rsidRPr="002640F0" w:rsidRDefault="00905B53" w:rsidP="005C1A69">
            <w:pPr>
              <w:rPr>
                <w:color w:val="000000"/>
                <w:sz w:val="20"/>
                <w:szCs w:val="20"/>
              </w:rPr>
            </w:pPr>
            <w:r w:rsidRPr="002640F0">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7DA65458" w14:textId="77777777" w:rsidR="00905B53" w:rsidRPr="002640F0" w:rsidRDefault="00905B53" w:rsidP="005C1A69">
            <w:pPr>
              <w:rPr>
                <w:color w:val="000000"/>
                <w:sz w:val="20"/>
                <w:szCs w:val="20"/>
              </w:rPr>
            </w:pPr>
            <w:r w:rsidRPr="002640F0">
              <w:rPr>
                <w:color w:val="000000"/>
                <w:sz w:val="20"/>
                <w:szCs w:val="20"/>
              </w:rPr>
              <w:t>-0.087**</w:t>
            </w:r>
          </w:p>
        </w:tc>
        <w:tc>
          <w:tcPr>
            <w:tcW w:w="667" w:type="pct"/>
            <w:tcBorders>
              <w:top w:val="nil"/>
              <w:left w:val="nil"/>
              <w:bottom w:val="nil"/>
              <w:right w:val="nil"/>
            </w:tcBorders>
            <w:shd w:val="clear" w:color="auto" w:fill="auto"/>
            <w:noWrap/>
            <w:vAlign w:val="bottom"/>
            <w:hideMark/>
          </w:tcPr>
          <w:p w14:paraId="70FEB285" w14:textId="77777777" w:rsidR="00905B53" w:rsidRPr="002640F0" w:rsidRDefault="00905B53" w:rsidP="005C1A69">
            <w:pPr>
              <w:rPr>
                <w:color w:val="000000"/>
                <w:sz w:val="20"/>
                <w:szCs w:val="20"/>
              </w:rPr>
            </w:pPr>
            <w:r w:rsidRPr="002640F0">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76139093" w14:textId="77777777" w:rsidR="00905B53" w:rsidRPr="002640F0" w:rsidRDefault="00905B53" w:rsidP="005C1A69">
            <w:pPr>
              <w:rPr>
                <w:color w:val="000000"/>
                <w:sz w:val="20"/>
                <w:szCs w:val="20"/>
              </w:rPr>
            </w:pPr>
            <w:r w:rsidRPr="002640F0">
              <w:rPr>
                <w:color w:val="000000"/>
                <w:sz w:val="20"/>
                <w:szCs w:val="20"/>
              </w:rPr>
              <w:t>-0.028</w:t>
            </w:r>
          </w:p>
        </w:tc>
      </w:tr>
      <w:tr w:rsidR="00905B53" w:rsidRPr="002640F0" w14:paraId="0D447EC8"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E785D6"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6063277" w14:textId="77777777" w:rsidR="00905B53" w:rsidRPr="002640F0" w:rsidRDefault="00905B53" w:rsidP="005C1A69">
            <w:pPr>
              <w:rPr>
                <w:color w:val="000000"/>
                <w:sz w:val="20"/>
                <w:szCs w:val="20"/>
              </w:rPr>
            </w:pPr>
            <w:r w:rsidRPr="002640F0">
              <w:rPr>
                <w:color w:val="000000"/>
                <w:sz w:val="20"/>
                <w:szCs w:val="20"/>
              </w:rPr>
              <w:t>(0.029)</w:t>
            </w:r>
          </w:p>
        </w:tc>
        <w:tc>
          <w:tcPr>
            <w:tcW w:w="666" w:type="pct"/>
            <w:tcBorders>
              <w:top w:val="nil"/>
              <w:left w:val="nil"/>
              <w:bottom w:val="nil"/>
              <w:right w:val="nil"/>
            </w:tcBorders>
            <w:shd w:val="clear" w:color="auto" w:fill="auto"/>
            <w:noWrap/>
            <w:vAlign w:val="bottom"/>
            <w:hideMark/>
          </w:tcPr>
          <w:p w14:paraId="66CAE342"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107D47B3" w14:textId="77777777" w:rsidR="00905B53" w:rsidRPr="002640F0" w:rsidRDefault="00905B53" w:rsidP="005C1A69">
            <w:pPr>
              <w:rPr>
                <w:color w:val="000000"/>
                <w:sz w:val="20"/>
                <w:szCs w:val="20"/>
              </w:rPr>
            </w:pPr>
            <w:r w:rsidRPr="002640F0">
              <w:rPr>
                <w:color w:val="000000"/>
                <w:sz w:val="20"/>
                <w:szCs w:val="20"/>
              </w:rPr>
              <w:t>(0.027)</w:t>
            </w:r>
          </w:p>
        </w:tc>
        <w:tc>
          <w:tcPr>
            <w:tcW w:w="667" w:type="pct"/>
            <w:tcBorders>
              <w:top w:val="nil"/>
              <w:left w:val="nil"/>
              <w:bottom w:val="nil"/>
              <w:right w:val="nil"/>
            </w:tcBorders>
            <w:shd w:val="clear" w:color="auto" w:fill="auto"/>
            <w:noWrap/>
            <w:vAlign w:val="bottom"/>
            <w:hideMark/>
          </w:tcPr>
          <w:p w14:paraId="31346702" w14:textId="77777777" w:rsidR="00905B53" w:rsidRPr="002640F0" w:rsidRDefault="00905B53" w:rsidP="005C1A69">
            <w:pPr>
              <w:rPr>
                <w:color w:val="000000"/>
                <w:sz w:val="20"/>
                <w:szCs w:val="20"/>
              </w:rPr>
            </w:pPr>
            <w:r w:rsidRPr="002640F0">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42608E6B" w14:textId="77777777" w:rsidR="00905B53" w:rsidRPr="002640F0" w:rsidRDefault="00905B53" w:rsidP="005C1A69">
            <w:pPr>
              <w:rPr>
                <w:color w:val="000000"/>
                <w:sz w:val="20"/>
                <w:szCs w:val="20"/>
              </w:rPr>
            </w:pPr>
            <w:r w:rsidRPr="002640F0">
              <w:rPr>
                <w:color w:val="000000"/>
                <w:sz w:val="20"/>
                <w:szCs w:val="20"/>
              </w:rPr>
              <w:t>(0.031)</w:t>
            </w:r>
          </w:p>
        </w:tc>
      </w:tr>
      <w:tr w:rsidR="00905B53" w:rsidRPr="002640F0" w14:paraId="52C3F51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7C08551" w14:textId="77777777" w:rsidR="00905B53" w:rsidRPr="002640F0" w:rsidRDefault="00905B53" w:rsidP="005C1A69">
            <w:pPr>
              <w:rPr>
                <w:color w:val="000000"/>
                <w:sz w:val="20"/>
                <w:szCs w:val="20"/>
              </w:rPr>
            </w:pPr>
            <w:r w:rsidRPr="002640F0">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4FC732EA" w14:textId="77777777" w:rsidR="00905B53" w:rsidRPr="002640F0" w:rsidRDefault="00905B53" w:rsidP="005C1A69">
            <w:pPr>
              <w:rPr>
                <w:color w:val="000000"/>
                <w:sz w:val="20"/>
                <w:szCs w:val="20"/>
              </w:rPr>
            </w:pPr>
            <w:r w:rsidRPr="002640F0">
              <w:rPr>
                <w:color w:val="000000"/>
                <w:sz w:val="20"/>
                <w:szCs w:val="20"/>
              </w:rPr>
              <w:t>-0.803***</w:t>
            </w:r>
          </w:p>
        </w:tc>
        <w:tc>
          <w:tcPr>
            <w:tcW w:w="666" w:type="pct"/>
            <w:tcBorders>
              <w:top w:val="nil"/>
              <w:left w:val="nil"/>
              <w:bottom w:val="nil"/>
              <w:right w:val="nil"/>
            </w:tcBorders>
            <w:shd w:val="clear" w:color="auto" w:fill="auto"/>
            <w:noWrap/>
            <w:vAlign w:val="bottom"/>
            <w:hideMark/>
          </w:tcPr>
          <w:p w14:paraId="27F92795" w14:textId="77777777" w:rsidR="00905B53" w:rsidRPr="002640F0" w:rsidRDefault="00905B53" w:rsidP="005C1A69">
            <w:pPr>
              <w:rPr>
                <w:color w:val="000000"/>
                <w:sz w:val="20"/>
                <w:szCs w:val="20"/>
              </w:rPr>
            </w:pPr>
            <w:r w:rsidRPr="002640F0">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1C703A2D" w14:textId="77777777" w:rsidR="00905B53" w:rsidRPr="002640F0" w:rsidRDefault="00905B53" w:rsidP="005C1A69">
            <w:pPr>
              <w:rPr>
                <w:color w:val="000000"/>
                <w:sz w:val="20"/>
                <w:szCs w:val="20"/>
              </w:rPr>
            </w:pPr>
            <w:r w:rsidRPr="002640F0">
              <w:rPr>
                <w:color w:val="000000"/>
                <w:sz w:val="20"/>
                <w:szCs w:val="20"/>
              </w:rPr>
              <w:t>-0.765***</w:t>
            </w:r>
          </w:p>
        </w:tc>
        <w:tc>
          <w:tcPr>
            <w:tcW w:w="667" w:type="pct"/>
            <w:tcBorders>
              <w:top w:val="nil"/>
              <w:left w:val="nil"/>
              <w:bottom w:val="nil"/>
              <w:right w:val="nil"/>
            </w:tcBorders>
            <w:shd w:val="clear" w:color="auto" w:fill="auto"/>
            <w:noWrap/>
            <w:vAlign w:val="bottom"/>
            <w:hideMark/>
          </w:tcPr>
          <w:p w14:paraId="187488EC" w14:textId="77777777" w:rsidR="00905B53" w:rsidRPr="002640F0" w:rsidRDefault="00905B53" w:rsidP="005C1A69">
            <w:pPr>
              <w:rPr>
                <w:color w:val="000000"/>
                <w:sz w:val="20"/>
                <w:szCs w:val="20"/>
              </w:rPr>
            </w:pPr>
            <w:r w:rsidRPr="002640F0">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49B57E88" w14:textId="77777777" w:rsidR="00905B53" w:rsidRPr="002640F0" w:rsidRDefault="00905B53" w:rsidP="005C1A69">
            <w:pPr>
              <w:rPr>
                <w:color w:val="000000"/>
                <w:sz w:val="20"/>
                <w:szCs w:val="20"/>
              </w:rPr>
            </w:pPr>
            <w:r w:rsidRPr="002640F0">
              <w:rPr>
                <w:color w:val="000000"/>
                <w:sz w:val="20"/>
                <w:szCs w:val="20"/>
              </w:rPr>
              <w:t>-0.736***</w:t>
            </w:r>
          </w:p>
        </w:tc>
      </w:tr>
      <w:tr w:rsidR="00905B53" w:rsidRPr="002640F0" w14:paraId="4541B4E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29EF48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717080D" w14:textId="77777777" w:rsidR="00905B53" w:rsidRPr="002640F0" w:rsidRDefault="00905B53" w:rsidP="005C1A69">
            <w:pPr>
              <w:rPr>
                <w:color w:val="000000"/>
                <w:sz w:val="20"/>
                <w:szCs w:val="20"/>
              </w:rPr>
            </w:pPr>
            <w:r w:rsidRPr="002640F0">
              <w:rPr>
                <w:color w:val="000000"/>
                <w:sz w:val="20"/>
                <w:szCs w:val="20"/>
              </w:rPr>
              <w:t>(0.163)</w:t>
            </w:r>
          </w:p>
        </w:tc>
        <w:tc>
          <w:tcPr>
            <w:tcW w:w="666" w:type="pct"/>
            <w:tcBorders>
              <w:top w:val="nil"/>
              <w:left w:val="nil"/>
              <w:bottom w:val="nil"/>
              <w:right w:val="nil"/>
            </w:tcBorders>
            <w:shd w:val="clear" w:color="auto" w:fill="auto"/>
            <w:noWrap/>
            <w:vAlign w:val="bottom"/>
            <w:hideMark/>
          </w:tcPr>
          <w:p w14:paraId="799CB8FB" w14:textId="77777777" w:rsidR="00905B53" w:rsidRPr="002640F0" w:rsidRDefault="00905B53" w:rsidP="005C1A69">
            <w:pPr>
              <w:rPr>
                <w:color w:val="000000"/>
                <w:sz w:val="20"/>
                <w:szCs w:val="20"/>
              </w:rPr>
            </w:pPr>
            <w:r w:rsidRPr="002640F0">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0C71625C" w14:textId="77777777" w:rsidR="00905B53" w:rsidRPr="002640F0" w:rsidRDefault="00905B53" w:rsidP="005C1A69">
            <w:pPr>
              <w:rPr>
                <w:color w:val="000000"/>
                <w:sz w:val="20"/>
                <w:szCs w:val="20"/>
              </w:rPr>
            </w:pPr>
            <w:r w:rsidRPr="002640F0">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74D7098F" w14:textId="77777777" w:rsidR="00905B53" w:rsidRPr="002640F0" w:rsidRDefault="00905B53" w:rsidP="005C1A69">
            <w:pPr>
              <w:rPr>
                <w:color w:val="000000"/>
                <w:sz w:val="20"/>
                <w:szCs w:val="20"/>
              </w:rPr>
            </w:pPr>
            <w:r w:rsidRPr="002640F0">
              <w:rPr>
                <w:color w:val="000000"/>
                <w:sz w:val="20"/>
                <w:szCs w:val="20"/>
              </w:rPr>
              <w:t>(0.16)</w:t>
            </w:r>
          </w:p>
        </w:tc>
        <w:tc>
          <w:tcPr>
            <w:tcW w:w="668" w:type="pct"/>
            <w:tcBorders>
              <w:top w:val="nil"/>
              <w:left w:val="nil"/>
              <w:bottom w:val="nil"/>
              <w:right w:val="nil"/>
            </w:tcBorders>
            <w:shd w:val="clear" w:color="auto" w:fill="auto"/>
            <w:noWrap/>
            <w:vAlign w:val="bottom"/>
            <w:hideMark/>
          </w:tcPr>
          <w:p w14:paraId="78969E3E" w14:textId="77777777" w:rsidR="00905B53" w:rsidRPr="002640F0" w:rsidRDefault="00905B53" w:rsidP="005C1A69">
            <w:pPr>
              <w:rPr>
                <w:color w:val="000000"/>
                <w:sz w:val="20"/>
                <w:szCs w:val="20"/>
              </w:rPr>
            </w:pPr>
            <w:r w:rsidRPr="002640F0">
              <w:rPr>
                <w:color w:val="000000"/>
                <w:sz w:val="20"/>
                <w:szCs w:val="20"/>
              </w:rPr>
              <w:t>(0.164)</w:t>
            </w:r>
          </w:p>
        </w:tc>
      </w:tr>
      <w:tr w:rsidR="00905B53" w:rsidRPr="002640F0" w14:paraId="5B62867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4C69A14" w14:textId="77777777" w:rsidR="00905B53" w:rsidRPr="002640F0" w:rsidRDefault="00905B53" w:rsidP="005C1A69">
            <w:pPr>
              <w:rPr>
                <w:color w:val="000000"/>
                <w:sz w:val="20"/>
                <w:szCs w:val="20"/>
              </w:rPr>
            </w:pPr>
            <w:r w:rsidRPr="002640F0">
              <w:rPr>
                <w:color w:val="000000"/>
                <w:sz w:val="20"/>
                <w:szCs w:val="20"/>
              </w:rPr>
              <w:t>Social Capital Community</w:t>
            </w:r>
          </w:p>
        </w:tc>
        <w:tc>
          <w:tcPr>
            <w:tcW w:w="666" w:type="pct"/>
            <w:tcBorders>
              <w:top w:val="nil"/>
              <w:left w:val="nil"/>
              <w:bottom w:val="nil"/>
              <w:right w:val="single" w:sz="4" w:space="0" w:color="auto"/>
            </w:tcBorders>
            <w:shd w:val="clear" w:color="auto" w:fill="auto"/>
            <w:noWrap/>
            <w:vAlign w:val="bottom"/>
            <w:hideMark/>
          </w:tcPr>
          <w:p w14:paraId="5211AAA9" w14:textId="77777777" w:rsidR="00905B53" w:rsidRPr="002640F0" w:rsidRDefault="00905B53" w:rsidP="005C1A69">
            <w:pPr>
              <w:rPr>
                <w:color w:val="000000"/>
                <w:sz w:val="20"/>
                <w:szCs w:val="20"/>
              </w:rPr>
            </w:pPr>
            <w:r w:rsidRPr="002640F0">
              <w:rPr>
                <w:color w:val="000000"/>
                <w:sz w:val="20"/>
                <w:szCs w:val="20"/>
              </w:rPr>
              <w:t>0.382***</w:t>
            </w:r>
          </w:p>
        </w:tc>
        <w:tc>
          <w:tcPr>
            <w:tcW w:w="666" w:type="pct"/>
            <w:tcBorders>
              <w:top w:val="nil"/>
              <w:left w:val="nil"/>
              <w:bottom w:val="nil"/>
              <w:right w:val="nil"/>
            </w:tcBorders>
            <w:shd w:val="clear" w:color="auto" w:fill="auto"/>
            <w:noWrap/>
            <w:vAlign w:val="bottom"/>
            <w:hideMark/>
          </w:tcPr>
          <w:p w14:paraId="0ACCF47B" w14:textId="77777777" w:rsidR="00905B53" w:rsidRPr="002640F0" w:rsidRDefault="00905B53" w:rsidP="005C1A69">
            <w:pPr>
              <w:rPr>
                <w:color w:val="000000"/>
                <w:sz w:val="20"/>
                <w:szCs w:val="20"/>
              </w:rPr>
            </w:pPr>
            <w:r w:rsidRPr="002640F0">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73CBD96A" w14:textId="77777777" w:rsidR="00905B53" w:rsidRPr="002640F0" w:rsidRDefault="00905B53" w:rsidP="005C1A69">
            <w:pPr>
              <w:rPr>
                <w:color w:val="000000"/>
                <w:sz w:val="20"/>
                <w:szCs w:val="20"/>
              </w:rPr>
            </w:pPr>
            <w:r w:rsidRPr="002640F0">
              <w:rPr>
                <w:color w:val="000000"/>
                <w:sz w:val="20"/>
                <w:szCs w:val="20"/>
              </w:rPr>
              <w:t>1.115***</w:t>
            </w:r>
          </w:p>
        </w:tc>
        <w:tc>
          <w:tcPr>
            <w:tcW w:w="667" w:type="pct"/>
            <w:tcBorders>
              <w:top w:val="nil"/>
              <w:left w:val="nil"/>
              <w:bottom w:val="nil"/>
              <w:right w:val="nil"/>
            </w:tcBorders>
            <w:shd w:val="clear" w:color="auto" w:fill="auto"/>
            <w:noWrap/>
            <w:vAlign w:val="bottom"/>
            <w:hideMark/>
          </w:tcPr>
          <w:p w14:paraId="6E60A354" w14:textId="77777777" w:rsidR="00905B53" w:rsidRPr="002640F0" w:rsidRDefault="00905B53" w:rsidP="005C1A69">
            <w:pPr>
              <w:rPr>
                <w:color w:val="000000"/>
                <w:sz w:val="20"/>
                <w:szCs w:val="20"/>
              </w:rPr>
            </w:pPr>
            <w:r w:rsidRPr="002640F0">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0C66B60B" w14:textId="77777777" w:rsidR="00905B53" w:rsidRPr="002640F0" w:rsidRDefault="00905B53" w:rsidP="005C1A69">
            <w:pPr>
              <w:rPr>
                <w:color w:val="000000"/>
                <w:sz w:val="20"/>
                <w:szCs w:val="20"/>
              </w:rPr>
            </w:pPr>
            <w:r w:rsidRPr="002640F0">
              <w:rPr>
                <w:color w:val="000000"/>
                <w:sz w:val="20"/>
                <w:szCs w:val="20"/>
              </w:rPr>
              <w:t>-0.061***</w:t>
            </w:r>
          </w:p>
        </w:tc>
      </w:tr>
      <w:tr w:rsidR="00905B53" w:rsidRPr="002640F0" w14:paraId="078E9187"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DCD14C3"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FA26A02" w14:textId="77777777" w:rsidR="00905B53" w:rsidRPr="002640F0" w:rsidRDefault="00905B53" w:rsidP="005C1A69">
            <w:pPr>
              <w:rPr>
                <w:color w:val="000000"/>
                <w:sz w:val="20"/>
                <w:szCs w:val="20"/>
              </w:rPr>
            </w:pPr>
            <w:r w:rsidRPr="002640F0">
              <w:rPr>
                <w:color w:val="000000"/>
                <w:sz w:val="20"/>
                <w:szCs w:val="20"/>
              </w:rPr>
              <w:t>(0.097)</w:t>
            </w:r>
          </w:p>
        </w:tc>
        <w:tc>
          <w:tcPr>
            <w:tcW w:w="666" w:type="pct"/>
            <w:tcBorders>
              <w:top w:val="nil"/>
              <w:left w:val="nil"/>
              <w:bottom w:val="nil"/>
              <w:right w:val="nil"/>
            </w:tcBorders>
            <w:shd w:val="clear" w:color="auto" w:fill="auto"/>
            <w:noWrap/>
            <w:vAlign w:val="bottom"/>
            <w:hideMark/>
          </w:tcPr>
          <w:p w14:paraId="44C9C197" w14:textId="77777777" w:rsidR="00905B53" w:rsidRPr="002640F0" w:rsidRDefault="00905B53" w:rsidP="005C1A69">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B14A93B" w14:textId="77777777" w:rsidR="00905B53" w:rsidRPr="002640F0" w:rsidRDefault="00905B53" w:rsidP="005C1A69">
            <w:pPr>
              <w:rPr>
                <w:color w:val="000000"/>
                <w:sz w:val="20"/>
                <w:szCs w:val="20"/>
              </w:rPr>
            </w:pPr>
            <w:r w:rsidRPr="002640F0">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32ACFB13" w14:textId="77777777" w:rsidR="00905B53" w:rsidRPr="002640F0" w:rsidRDefault="00905B53" w:rsidP="005C1A69">
            <w:pPr>
              <w:rPr>
                <w:color w:val="000000"/>
                <w:sz w:val="20"/>
                <w:szCs w:val="20"/>
              </w:rPr>
            </w:pPr>
            <w:r w:rsidRPr="002640F0">
              <w:rPr>
                <w:color w:val="000000"/>
                <w:sz w:val="20"/>
                <w:szCs w:val="20"/>
              </w:rPr>
              <w:t>(0.061)</w:t>
            </w:r>
          </w:p>
        </w:tc>
        <w:tc>
          <w:tcPr>
            <w:tcW w:w="668" w:type="pct"/>
            <w:tcBorders>
              <w:top w:val="nil"/>
              <w:left w:val="nil"/>
              <w:bottom w:val="nil"/>
              <w:right w:val="nil"/>
            </w:tcBorders>
            <w:shd w:val="clear" w:color="auto" w:fill="auto"/>
            <w:noWrap/>
            <w:vAlign w:val="bottom"/>
            <w:hideMark/>
          </w:tcPr>
          <w:p w14:paraId="3128DC0C" w14:textId="77777777" w:rsidR="00905B53" w:rsidRPr="002640F0" w:rsidRDefault="00905B53" w:rsidP="005C1A69">
            <w:pPr>
              <w:rPr>
                <w:color w:val="000000"/>
                <w:sz w:val="20"/>
                <w:szCs w:val="20"/>
              </w:rPr>
            </w:pPr>
            <w:r w:rsidRPr="002640F0">
              <w:rPr>
                <w:color w:val="000000"/>
                <w:sz w:val="20"/>
                <w:szCs w:val="20"/>
              </w:rPr>
              <w:t>(0.01)</w:t>
            </w:r>
          </w:p>
        </w:tc>
      </w:tr>
      <w:tr w:rsidR="00905B53" w:rsidRPr="002640F0" w14:paraId="18B2D44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371A15E" w14:textId="77777777" w:rsidR="00905B53" w:rsidRPr="002640F0" w:rsidRDefault="00905B53" w:rsidP="005C1A69">
            <w:pPr>
              <w:rPr>
                <w:color w:val="000000"/>
                <w:sz w:val="20"/>
                <w:szCs w:val="20"/>
              </w:rPr>
            </w:pPr>
            <w:r w:rsidRPr="002640F0">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394844E7"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4881CC6"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4C49D0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55C8680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44CFDD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B76E4F1"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F86AA5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0C40CF4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D5D89B3"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7871D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3FB52352"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318DA2E"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67EFB8E4"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6B3996F0" w14:textId="77777777" w:rsidR="00905B53" w:rsidRPr="002640F0" w:rsidRDefault="00905B53" w:rsidP="005C1A69">
            <w:pPr>
              <w:rPr>
                <w:color w:val="000000"/>
                <w:sz w:val="20"/>
                <w:szCs w:val="20"/>
              </w:rPr>
            </w:pPr>
            <w:r w:rsidRPr="002640F0">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1B606788"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C7086ED"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3F5069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4A0BB10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3D93BE13"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45D2835"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7294E26F"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4BFB3D5"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5962E7CA"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263226D"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02C749B"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nil"/>
              <w:bottom w:val="nil"/>
              <w:right w:val="nil"/>
            </w:tcBorders>
            <w:shd w:val="clear" w:color="auto" w:fill="auto"/>
            <w:noWrap/>
            <w:vAlign w:val="bottom"/>
            <w:hideMark/>
          </w:tcPr>
          <w:p w14:paraId="7482434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5BACA45A"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4DC527E" w14:textId="77777777" w:rsidR="00905B53" w:rsidRPr="002640F0" w:rsidRDefault="00905B53" w:rsidP="005C1A69">
            <w:pPr>
              <w:rPr>
                <w:color w:val="000000"/>
                <w:sz w:val="20"/>
                <w:szCs w:val="20"/>
              </w:rPr>
            </w:pPr>
            <w:r w:rsidRPr="002640F0">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355926D" w14:textId="77777777" w:rsidR="00905B53" w:rsidRPr="002640F0" w:rsidRDefault="00905B53" w:rsidP="005C1A69">
            <w:pPr>
              <w:rPr>
                <w:color w:val="000000"/>
                <w:sz w:val="20"/>
                <w:szCs w:val="20"/>
              </w:rPr>
            </w:pPr>
            <w:r w:rsidRPr="002640F0">
              <w:rPr>
                <w:color w:val="000000"/>
                <w:sz w:val="20"/>
                <w:szCs w:val="20"/>
              </w:rPr>
              <w:t>0.004***</w:t>
            </w:r>
          </w:p>
        </w:tc>
        <w:tc>
          <w:tcPr>
            <w:tcW w:w="666" w:type="pct"/>
            <w:tcBorders>
              <w:top w:val="nil"/>
              <w:left w:val="nil"/>
              <w:bottom w:val="nil"/>
              <w:right w:val="nil"/>
            </w:tcBorders>
            <w:shd w:val="clear" w:color="auto" w:fill="auto"/>
            <w:noWrap/>
            <w:vAlign w:val="bottom"/>
            <w:hideMark/>
          </w:tcPr>
          <w:p w14:paraId="14DF3398" w14:textId="77777777" w:rsidR="00905B53" w:rsidRPr="002640F0" w:rsidRDefault="00905B53" w:rsidP="005C1A69">
            <w:pPr>
              <w:rPr>
                <w:color w:val="000000"/>
                <w:sz w:val="20"/>
                <w:szCs w:val="20"/>
              </w:rPr>
            </w:pPr>
            <w:r w:rsidRPr="002640F0">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51CB1972" w14:textId="77777777" w:rsidR="00905B53" w:rsidRPr="002640F0" w:rsidRDefault="00905B53" w:rsidP="005C1A69">
            <w:pPr>
              <w:rPr>
                <w:color w:val="000000"/>
                <w:sz w:val="20"/>
                <w:szCs w:val="20"/>
              </w:rPr>
            </w:pPr>
            <w:r w:rsidRPr="002640F0">
              <w:rPr>
                <w:color w:val="000000"/>
                <w:sz w:val="20"/>
                <w:szCs w:val="20"/>
              </w:rPr>
              <w:t>0.002***</w:t>
            </w:r>
          </w:p>
        </w:tc>
        <w:tc>
          <w:tcPr>
            <w:tcW w:w="667" w:type="pct"/>
            <w:tcBorders>
              <w:top w:val="nil"/>
              <w:left w:val="nil"/>
              <w:bottom w:val="nil"/>
              <w:right w:val="nil"/>
            </w:tcBorders>
            <w:shd w:val="clear" w:color="auto" w:fill="auto"/>
            <w:noWrap/>
            <w:vAlign w:val="bottom"/>
            <w:hideMark/>
          </w:tcPr>
          <w:p w14:paraId="779C1256" w14:textId="77777777" w:rsidR="00905B53" w:rsidRPr="002640F0" w:rsidRDefault="00905B53" w:rsidP="005C1A69">
            <w:pPr>
              <w:rPr>
                <w:color w:val="000000"/>
                <w:sz w:val="20"/>
                <w:szCs w:val="20"/>
              </w:rPr>
            </w:pPr>
            <w:r w:rsidRPr="002640F0">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9786AF9" w14:textId="77777777" w:rsidR="00905B53" w:rsidRPr="002640F0" w:rsidRDefault="00905B53" w:rsidP="005C1A69">
            <w:pPr>
              <w:rPr>
                <w:color w:val="000000"/>
                <w:sz w:val="20"/>
                <w:szCs w:val="20"/>
              </w:rPr>
            </w:pPr>
            <w:r w:rsidRPr="002640F0">
              <w:rPr>
                <w:color w:val="000000"/>
                <w:sz w:val="20"/>
                <w:szCs w:val="20"/>
              </w:rPr>
              <w:t>0.003***</w:t>
            </w:r>
          </w:p>
        </w:tc>
      </w:tr>
      <w:tr w:rsidR="00905B53" w:rsidRPr="002640F0" w14:paraId="65C840CB"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929FEFE"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B28182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C32C39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2865FA3"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80F9347"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08920B4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2411CD6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E6A91F3" w14:textId="77777777" w:rsidR="00905B53" w:rsidRPr="002640F0" w:rsidRDefault="00905B53" w:rsidP="005C1A69">
            <w:pPr>
              <w:rPr>
                <w:color w:val="000000"/>
                <w:sz w:val="20"/>
                <w:szCs w:val="20"/>
              </w:rPr>
            </w:pPr>
            <w:r w:rsidRPr="002640F0">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696DE7D3"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38636D9C"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970B8FC"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5475880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3BF0E86F" w14:textId="77777777" w:rsidR="00905B53" w:rsidRPr="002640F0" w:rsidRDefault="00905B53" w:rsidP="005C1A69">
            <w:pPr>
              <w:rPr>
                <w:color w:val="000000"/>
                <w:sz w:val="20"/>
                <w:szCs w:val="20"/>
              </w:rPr>
            </w:pPr>
            <w:r w:rsidRPr="002640F0">
              <w:rPr>
                <w:color w:val="000000"/>
                <w:sz w:val="20"/>
                <w:szCs w:val="20"/>
              </w:rPr>
              <w:t>-0.001***</w:t>
            </w:r>
          </w:p>
        </w:tc>
      </w:tr>
      <w:tr w:rsidR="00905B53" w:rsidRPr="002640F0" w14:paraId="2DC2A099"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5A00E105"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EC57466"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80F695D"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249D572"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158E6D41"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4020D3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0616184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E97D358" w14:textId="77777777" w:rsidR="00905B53" w:rsidRPr="002640F0" w:rsidRDefault="00905B53" w:rsidP="005C1A69">
            <w:pPr>
              <w:rPr>
                <w:color w:val="000000"/>
                <w:sz w:val="20"/>
                <w:szCs w:val="20"/>
              </w:rPr>
            </w:pPr>
            <w:r w:rsidRPr="002640F0">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41938E91"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4D121F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6112A5D"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0B933AFB"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2A4A7924"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AB293EE"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8ADDFC4"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616E2D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ADD3C5E"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461CF64"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675E2916"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25B1147"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18B27EF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4FE1E1B5" w14:textId="77777777" w:rsidR="00905B53" w:rsidRPr="002640F0" w:rsidRDefault="00905B53" w:rsidP="005C1A69">
            <w:pPr>
              <w:rPr>
                <w:color w:val="000000"/>
                <w:sz w:val="20"/>
                <w:szCs w:val="20"/>
              </w:rPr>
            </w:pPr>
            <w:r w:rsidRPr="002640F0">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279CCB33" w14:textId="77777777" w:rsidR="00905B53" w:rsidRPr="002640F0" w:rsidRDefault="00905B53" w:rsidP="005C1A69">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452C3353" w14:textId="77777777" w:rsidR="00905B53" w:rsidRPr="002640F0" w:rsidRDefault="00905B53" w:rsidP="005C1A69">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BB9E226"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3525B455" w14:textId="77777777" w:rsidR="00905B53" w:rsidRPr="002640F0" w:rsidRDefault="00905B53" w:rsidP="005C1A69">
            <w:pPr>
              <w:rPr>
                <w:color w:val="000000"/>
                <w:sz w:val="20"/>
                <w:szCs w:val="20"/>
              </w:rPr>
            </w:pPr>
            <w:r w:rsidRPr="002640F0">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0283E345"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599ED792"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2BEC792"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BFAE8BB"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3BF2CB8"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78236010"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029421F"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49DA5FED" w14:textId="77777777" w:rsidR="00905B53" w:rsidRPr="002640F0" w:rsidRDefault="00905B53" w:rsidP="005C1A69">
            <w:pPr>
              <w:rPr>
                <w:color w:val="000000"/>
                <w:sz w:val="20"/>
                <w:szCs w:val="20"/>
              </w:rPr>
            </w:pPr>
            <w:r w:rsidRPr="002640F0">
              <w:rPr>
                <w:color w:val="000000"/>
                <w:sz w:val="20"/>
                <w:szCs w:val="20"/>
              </w:rPr>
              <w:t>(0.000)</w:t>
            </w:r>
          </w:p>
        </w:tc>
      </w:tr>
      <w:tr w:rsidR="00905B53" w:rsidRPr="002640F0" w14:paraId="4C4B5F5C"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3DC0E769" w14:textId="77777777" w:rsidR="00905B53" w:rsidRPr="002640F0" w:rsidRDefault="00905B53" w:rsidP="005C1A69">
            <w:pPr>
              <w:rPr>
                <w:color w:val="000000"/>
                <w:sz w:val="20"/>
                <w:szCs w:val="20"/>
              </w:rPr>
            </w:pPr>
            <w:r w:rsidRPr="002640F0">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2C7A8C26" w14:textId="77777777" w:rsidR="00905B53" w:rsidRPr="002640F0" w:rsidRDefault="00905B53" w:rsidP="005C1A69">
            <w:pPr>
              <w:rPr>
                <w:color w:val="000000"/>
                <w:sz w:val="20"/>
                <w:szCs w:val="20"/>
              </w:rPr>
            </w:pPr>
            <w:r w:rsidRPr="002640F0">
              <w:rPr>
                <w:color w:val="000000"/>
                <w:sz w:val="20"/>
                <w:szCs w:val="20"/>
              </w:rPr>
              <w:t>0.002***</w:t>
            </w:r>
          </w:p>
        </w:tc>
        <w:tc>
          <w:tcPr>
            <w:tcW w:w="666" w:type="pct"/>
            <w:tcBorders>
              <w:top w:val="nil"/>
              <w:left w:val="nil"/>
              <w:bottom w:val="nil"/>
              <w:right w:val="nil"/>
            </w:tcBorders>
            <w:shd w:val="clear" w:color="auto" w:fill="auto"/>
            <w:noWrap/>
            <w:vAlign w:val="bottom"/>
            <w:hideMark/>
          </w:tcPr>
          <w:p w14:paraId="745F61F2" w14:textId="77777777" w:rsidR="00905B53" w:rsidRPr="002640F0" w:rsidRDefault="00905B53" w:rsidP="005C1A69">
            <w:pPr>
              <w:rPr>
                <w:color w:val="000000"/>
                <w:sz w:val="20"/>
                <w:szCs w:val="20"/>
              </w:rPr>
            </w:pPr>
            <w:r w:rsidRPr="002640F0">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0A3D8072" w14:textId="77777777" w:rsidR="00905B53" w:rsidRPr="002640F0" w:rsidRDefault="00905B53" w:rsidP="005C1A69">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74754EBB" w14:textId="77777777" w:rsidR="00905B53" w:rsidRPr="002640F0" w:rsidRDefault="00905B53" w:rsidP="005C1A69">
            <w:pPr>
              <w:rPr>
                <w:color w:val="000000"/>
                <w:sz w:val="20"/>
                <w:szCs w:val="20"/>
              </w:rPr>
            </w:pPr>
            <w:r w:rsidRPr="002640F0">
              <w:rPr>
                <w:color w:val="000000"/>
                <w:sz w:val="20"/>
                <w:szCs w:val="20"/>
              </w:rPr>
              <w:t>0.002***</w:t>
            </w:r>
          </w:p>
        </w:tc>
        <w:tc>
          <w:tcPr>
            <w:tcW w:w="668" w:type="pct"/>
            <w:tcBorders>
              <w:top w:val="nil"/>
              <w:left w:val="nil"/>
              <w:bottom w:val="nil"/>
              <w:right w:val="nil"/>
            </w:tcBorders>
            <w:shd w:val="clear" w:color="auto" w:fill="auto"/>
            <w:noWrap/>
            <w:vAlign w:val="bottom"/>
            <w:hideMark/>
          </w:tcPr>
          <w:p w14:paraId="535A5A69" w14:textId="77777777" w:rsidR="00905B53" w:rsidRPr="002640F0" w:rsidRDefault="00905B53" w:rsidP="005C1A69">
            <w:pPr>
              <w:rPr>
                <w:color w:val="000000"/>
                <w:sz w:val="20"/>
                <w:szCs w:val="20"/>
              </w:rPr>
            </w:pPr>
            <w:r w:rsidRPr="002640F0">
              <w:rPr>
                <w:color w:val="000000"/>
                <w:sz w:val="20"/>
                <w:szCs w:val="20"/>
              </w:rPr>
              <w:t>0.002***</w:t>
            </w:r>
          </w:p>
        </w:tc>
      </w:tr>
      <w:tr w:rsidR="00905B53" w:rsidRPr="002640F0" w14:paraId="20F2C756"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029637E0" w14:textId="77777777" w:rsidR="00905B53" w:rsidRPr="002640F0" w:rsidRDefault="00905B53" w:rsidP="005C1A69">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EA2B9E" w14:textId="77777777" w:rsidR="00905B53" w:rsidRPr="002640F0" w:rsidRDefault="00905B53" w:rsidP="005C1A69">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D9842C9" w14:textId="77777777" w:rsidR="00905B53" w:rsidRPr="002640F0" w:rsidRDefault="00905B53" w:rsidP="005C1A69">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547098F" w14:textId="77777777" w:rsidR="00905B53" w:rsidRPr="002640F0" w:rsidRDefault="00905B53" w:rsidP="005C1A69">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146AC68" w14:textId="77777777" w:rsidR="00905B53" w:rsidRPr="002640F0" w:rsidRDefault="00905B53" w:rsidP="005C1A69">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3F50FC7B" w14:textId="77777777" w:rsidR="00905B53" w:rsidRPr="002640F0" w:rsidRDefault="00905B53" w:rsidP="005C1A69">
            <w:pPr>
              <w:rPr>
                <w:color w:val="000000"/>
                <w:sz w:val="20"/>
                <w:szCs w:val="20"/>
              </w:rPr>
            </w:pPr>
            <w:r w:rsidRPr="002640F0">
              <w:rPr>
                <w:color w:val="000000"/>
                <w:sz w:val="20"/>
                <w:szCs w:val="20"/>
              </w:rPr>
              <w:t>(0.000)</w:t>
            </w:r>
          </w:p>
        </w:tc>
      </w:tr>
      <w:tr w:rsidR="00905B53" w:rsidRPr="00654517" w14:paraId="1BAA13EF" w14:textId="77777777" w:rsidTr="005C1A69">
        <w:trPr>
          <w:trHeight w:val="320"/>
        </w:trPr>
        <w:tc>
          <w:tcPr>
            <w:tcW w:w="1616" w:type="pct"/>
            <w:tcBorders>
              <w:top w:val="nil"/>
              <w:left w:val="nil"/>
              <w:bottom w:val="nil"/>
              <w:right w:val="single" w:sz="4" w:space="0" w:color="auto"/>
            </w:tcBorders>
            <w:shd w:val="clear" w:color="auto" w:fill="auto"/>
            <w:noWrap/>
            <w:vAlign w:val="bottom"/>
            <w:hideMark/>
          </w:tcPr>
          <w:p w14:paraId="1CD6011E" w14:textId="77777777" w:rsidR="00905B53" w:rsidRPr="002640F0" w:rsidRDefault="00905B53" w:rsidP="005C1A69">
            <w:pPr>
              <w:rPr>
                <w:color w:val="000000"/>
                <w:sz w:val="20"/>
                <w:szCs w:val="20"/>
              </w:rPr>
            </w:pPr>
            <w:r w:rsidRPr="002640F0">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58F58B54" w14:textId="77777777" w:rsidR="00905B53" w:rsidRPr="002640F0" w:rsidRDefault="00905B53" w:rsidP="005C1A69">
            <w:pPr>
              <w:rPr>
                <w:color w:val="000000"/>
                <w:sz w:val="20"/>
                <w:szCs w:val="20"/>
              </w:rPr>
            </w:pPr>
            <w:r w:rsidRPr="002640F0">
              <w:rPr>
                <w:color w:val="000000"/>
                <w:sz w:val="20"/>
                <w:szCs w:val="20"/>
              </w:rPr>
              <w:t>YES</w:t>
            </w:r>
          </w:p>
        </w:tc>
        <w:tc>
          <w:tcPr>
            <w:tcW w:w="666" w:type="pct"/>
            <w:tcBorders>
              <w:top w:val="nil"/>
              <w:left w:val="nil"/>
              <w:bottom w:val="nil"/>
              <w:right w:val="nil"/>
            </w:tcBorders>
            <w:shd w:val="clear" w:color="auto" w:fill="auto"/>
            <w:noWrap/>
            <w:vAlign w:val="bottom"/>
            <w:hideMark/>
          </w:tcPr>
          <w:p w14:paraId="5EEEEE87" w14:textId="77777777" w:rsidR="00905B53" w:rsidRPr="002640F0" w:rsidRDefault="00905B53" w:rsidP="005C1A69">
            <w:pPr>
              <w:rPr>
                <w:color w:val="000000"/>
                <w:sz w:val="20"/>
                <w:szCs w:val="20"/>
              </w:rPr>
            </w:pPr>
            <w:r w:rsidRPr="002640F0">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F41A928" w14:textId="77777777" w:rsidR="00905B53" w:rsidRPr="002640F0" w:rsidRDefault="00905B53" w:rsidP="005C1A69">
            <w:pPr>
              <w:rPr>
                <w:color w:val="000000"/>
                <w:sz w:val="20"/>
                <w:szCs w:val="20"/>
              </w:rPr>
            </w:pPr>
            <w:r w:rsidRPr="002640F0">
              <w:rPr>
                <w:color w:val="000000"/>
                <w:sz w:val="20"/>
                <w:szCs w:val="20"/>
              </w:rPr>
              <w:t>YES</w:t>
            </w:r>
          </w:p>
        </w:tc>
        <w:tc>
          <w:tcPr>
            <w:tcW w:w="667" w:type="pct"/>
            <w:tcBorders>
              <w:top w:val="nil"/>
              <w:left w:val="nil"/>
              <w:bottom w:val="nil"/>
              <w:right w:val="nil"/>
            </w:tcBorders>
            <w:shd w:val="clear" w:color="auto" w:fill="auto"/>
            <w:noWrap/>
            <w:vAlign w:val="bottom"/>
            <w:hideMark/>
          </w:tcPr>
          <w:p w14:paraId="65031D86" w14:textId="77777777" w:rsidR="00905B53" w:rsidRPr="002640F0" w:rsidRDefault="00905B53" w:rsidP="005C1A69">
            <w:pPr>
              <w:rPr>
                <w:color w:val="000000"/>
                <w:sz w:val="20"/>
                <w:szCs w:val="20"/>
              </w:rPr>
            </w:pPr>
            <w:r w:rsidRPr="002640F0">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3908E26" w14:textId="77777777" w:rsidR="00905B53" w:rsidRPr="00654517" w:rsidRDefault="00905B53" w:rsidP="005C1A69">
            <w:pPr>
              <w:rPr>
                <w:color w:val="000000"/>
                <w:sz w:val="20"/>
                <w:szCs w:val="20"/>
              </w:rPr>
            </w:pPr>
            <w:r w:rsidRPr="002640F0">
              <w:rPr>
                <w:color w:val="000000"/>
                <w:sz w:val="20"/>
                <w:szCs w:val="20"/>
              </w:rPr>
              <w:t>YES</w:t>
            </w:r>
          </w:p>
        </w:tc>
      </w:tr>
    </w:tbl>
    <w:p w14:paraId="66CB8047" w14:textId="77777777" w:rsidR="00905B53" w:rsidRPr="00057254" w:rsidRDefault="00905B53" w:rsidP="00905B53">
      <w:pPr>
        <w:spacing w:line="480" w:lineRule="auto"/>
      </w:pPr>
    </w:p>
    <w:p w14:paraId="2805166F" w14:textId="77777777" w:rsidR="00905B53" w:rsidRPr="00654517"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3EED2A0" w14:textId="77777777" w:rsidR="00905B53" w:rsidRDefault="00905B53" w:rsidP="00437C28">
      <w:pPr>
        <w:spacing w:line="480" w:lineRule="auto"/>
        <w:rPr>
          <w:b/>
          <w:bCs/>
        </w:rPr>
      </w:pPr>
    </w:p>
    <w:p w14:paraId="3817CF8F" w14:textId="77777777" w:rsidR="00905B53" w:rsidRDefault="00905B53" w:rsidP="00905B53">
      <w:pPr>
        <w:spacing w:before="240" w:line="480" w:lineRule="auto"/>
        <w:rPr>
          <w:b/>
          <w:bCs/>
        </w:rPr>
      </w:pPr>
    </w:p>
    <w:p w14:paraId="18C7F5EF" w14:textId="77777777" w:rsidR="00905B53" w:rsidRDefault="00905B53" w:rsidP="00905B53">
      <w:pPr>
        <w:spacing w:before="240" w:line="480" w:lineRule="auto"/>
        <w:rPr>
          <w:b/>
          <w:bCs/>
        </w:rPr>
      </w:pPr>
    </w:p>
    <w:p w14:paraId="10B4BB30" w14:textId="77777777" w:rsidR="00905B53" w:rsidRDefault="00905B53" w:rsidP="00905B53">
      <w:pPr>
        <w:spacing w:before="240" w:line="480" w:lineRule="auto"/>
        <w:rPr>
          <w:b/>
          <w:bCs/>
        </w:rPr>
      </w:pPr>
    </w:p>
    <w:p w14:paraId="79034979" w14:textId="77777777" w:rsidR="00905B53" w:rsidRDefault="00905B53" w:rsidP="00905B53">
      <w:pPr>
        <w:spacing w:before="240" w:line="480" w:lineRule="auto"/>
        <w:rPr>
          <w:b/>
          <w:bCs/>
        </w:rPr>
      </w:pPr>
    </w:p>
    <w:p w14:paraId="048B2316" w14:textId="0C669E6A" w:rsidR="00905B53" w:rsidRPr="00057254" w:rsidRDefault="00455620" w:rsidP="00905B53">
      <w:pPr>
        <w:spacing w:before="240" w:line="480" w:lineRule="auto"/>
      </w:pPr>
      <w:r>
        <w:rPr>
          <w:b/>
          <w:bCs/>
        </w:rPr>
        <w:lastRenderedPageBreak/>
        <w:t>E</w:t>
      </w:r>
      <w:r w:rsidR="00905B53" w:rsidRPr="00057254">
        <w:rPr>
          <w:b/>
          <w:bCs/>
        </w:rPr>
        <w:t>.</w:t>
      </w:r>
      <w:r>
        <w:rPr>
          <w:b/>
          <w:bCs/>
        </w:rPr>
        <w:t>1.</w:t>
      </w:r>
      <w:r w:rsidR="00905B53" w:rsidRPr="00057254">
        <w:t xml:space="preserve"> Interactions between social capital and economic change</w:t>
      </w:r>
      <w:r w:rsidR="00905B53">
        <w:t>, 2016 elections (Part 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2640F0" w14:paraId="729C40A4"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68CDC40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38E633DC" w14:textId="77777777" w:rsidR="00905B53" w:rsidRPr="002640F0" w:rsidRDefault="00905B53" w:rsidP="005C1A69">
            <w:pPr>
              <w:spacing w:line="360" w:lineRule="auto"/>
              <w:rPr>
                <w:b/>
                <w:bCs/>
                <w:color w:val="000000"/>
                <w:sz w:val="16"/>
                <w:szCs w:val="16"/>
              </w:rPr>
            </w:pPr>
            <w:r w:rsidRPr="002640F0">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7260474D" w14:textId="77777777" w:rsidR="00905B53" w:rsidRPr="002640F0" w:rsidRDefault="00905B53" w:rsidP="005C1A69">
            <w:pPr>
              <w:spacing w:line="360" w:lineRule="auto"/>
              <w:rPr>
                <w:b/>
                <w:bCs/>
                <w:color w:val="000000"/>
                <w:sz w:val="16"/>
                <w:szCs w:val="16"/>
              </w:rPr>
            </w:pPr>
            <w:proofErr w:type="spellStart"/>
            <w:r w:rsidRPr="002640F0">
              <w:rPr>
                <w:b/>
                <w:bCs/>
                <w:color w:val="000000"/>
                <w:sz w:val="16"/>
                <w:szCs w:val="16"/>
              </w:rPr>
              <w:t>Volunt</w:t>
            </w:r>
            <w:proofErr w:type="spellEnd"/>
            <w:r w:rsidRPr="002640F0">
              <w:rPr>
                <w:b/>
                <w:bCs/>
                <w:color w:val="000000"/>
                <w:sz w:val="16"/>
                <w:szCs w:val="16"/>
              </w:rPr>
              <w:t>. Rate</w:t>
            </w:r>
          </w:p>
        </w:tc>
      </w:tr>
      <w:tr w:rsidR="00905B53" w:rsidRPr="002640F0" w14:paraId="13A70CE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F68D487"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23AE301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6C787FC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5CA0A4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9D0C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14CAA9CD"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3DE0D299"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74FC091A"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03F61C44"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444D9BA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AA60C1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F2A03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29E0B39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C560205"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7A9837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3C9DF5F1"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F0FAA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1CC221F"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4F45D01C"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7C9FADD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0589168"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10CF30C7" w14:textId="77777777" w:rsidR="00905B53" w:rsidRPr="002640F0" w:rsidRDefault="00905B53" w:rsidP="005C1A69">
            <w:pPr>
              <w:spacing w:line="360" w:lineRule="auto"/>
              <w:rPr>
                <w:color w:val="000000"/>
                <w:sz w:val="16"/>
                <w:szCs w:val="16"/>
              </w:rPr>
            </w:pPr>
            <w:r w:rsidRPr="002640F0">
              <w:rPr>
                <w:color w:val="000000"/>
                <w:sz w:val="16"/>
                <w:szCs w:val="16"/>
              </w:rPr>
              <w:t>-0.026</w:t>
            </w:r>
          </w:p>
        </w:tc>
        <w:tc>
          <w:tcPr>
            <w:tcW w:w="992" w:type="dxa"/>
            <w:tcBorders>
              <w:top w:val="nil"/>
              <w:left w:val="nil"/>
              <w:bottom w:val="nil"/>
              <w:right w:val="nil"/>
            </w:tcBorders>
            <w:shd w:val="clear" w:color="auto" w:fill="auto"/>
            <w:noWrap/>
            <w:vAlign w:val="center"/>
            <w:hideMark/>
          </w:tcPr>
          <w:p w14:paraId="778F0EA4" w14:textId="77777777" w:rsidR="00905B53" w:rsidRPr="002640F0" w:rsidRDefault="00905B53" w:rsidP="005C1A69">
            <w:pPr>
              <w:spacing w:line="360" w:lineRule="auto"/>
              <w:rPr>
                <w:color w:val="000000"/>
                <w:sz w:val="16"/>
                <w:szCs w:val="16"/>
              </w:rPr>
            </w:pPr>
            <w:r w:rsidRPr="002640F0">
              <w:rPr>
                <w:color w:val="000000"/>
                <w:sz w:val="16"/>
                <w:szCs w:val="16"/>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631AD4D"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2" w:type="dxa"/>
            <w:tcBorders>
              <w:top w:val="nil"/>
              <w:left w:val="nil"/>
              <w:bottom w:val="nil"/>
              <w:right w:val="nil"/>
            </w:tcBorders>
            <w:shd w:val="clear" w:color="auto" w:fill="auto"/>
            <w:noWrap/>
            <w:vAlign w:val="center"/>
            <w:hideMark/>
          </w:tcPr>
          <w:p w14:paraId="7AD2493F" w14:textId="77777777" w:rsidR="00905B53" w:rsidRPr="002640F0" w:rsidRDefault="00905B53" w:rsidP="005C1A69">
            <w:pPr>
              <w:spacing w:line="360" w:lineRule="auto"/>
              <w:rPr>
                <w:color w:val="000000"/>
                <w:sz w:val="16"/>
                <w:szCs w:val="16"/>
              </w:rPr>
            </w:pPr>
            <w:r w:rsidRPr="002640F0">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7050F3C3" w14:textId="77777777" w:rsidR="00905B53" w:rsidRPr="002640F0" w:rsidRDefault="00905B53" w:rsidP="005C1A69">
            <w:pPr>
              <w:spacing w:line="360" w:lineRule="auto"/>
              <w:rPr>
                <w:color w:val="000000"/>
                <w:sz w:val="16"/>
                <w:szCs w:val="16"/>
              </w:rPr>
            </w:pPr>
            <w:r w:rsidRPr="002640F0">
              <w:rPr>
                <w:color w:val="000000"/>
                <w:sz w:val="16"/>
                <w:szCs w:val="16"/>
              </w:rPr>
              <w:t>-0.017</w:t>
            </w:r>
          </w:p>
        </w:tc>
        <w:tc>
          <w:tcPr>
            <w:tcW w:w="992" w:type="dxa"/>
            <w:tcBorders>
              <w:top w:val="nil"/>
              <w:left w:val="nil"/>
              <w:bottom w:val="nil"/>
              <w:right w:val="nil"/>
            </w:tcBorders>
            <w:shd w:val="clear" w:color="auto" w:fill="auto"/>
            <w:noWrap/>
            <w:vAlign w:val="center"/>
            <w:hideMark/>
          </w:tcPr>
          <w:p w14:paraId="6CA48609" w14:textId="77777777" w:rsidR="00905B53" w:rsidRPr="002640F0" w:rsidRDefault="00905B53" w:rsidP="005C1A69">
            <w:pPr>
              <w:spacing w:line="360" w:lineRule="auto"/>
              <w:rPr>
                <w:color w:val="000000"/>
                <w:sz w:val="16"/>
                <w:szCs w:val="16"/>
              </w:rPr>
            </w:pPr>
            <w:r w:rsidRPr="002640F0">
              <w:rPr>
                <w:color w:val="000000"/>
                <w:sz w:val="16"/>
                <w:szCs w:val="16"/>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EB6ED65"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46" w:type="dxa"/>
            <w:tcBorders>
              <w:top w:val="nil"/>
              <w:left w:val="nil"/>
              <w:bottom w:val="nil"/>
              <w:right w:val="nil"/>
            </w:tcBorders>
            <w:shd w:val="clear" w:color="auto" w:fill="auto"/>
            <w:noWrap/>
            <w:vAlign w:val="center"/>
            <w:hideMark/>
          </w:tcPr>
          <w:p w14:paraId="4ABE2BB5" w14:textId="77777777" w:rsidR="00905B53" w:rsidRPr="002640F0" w:rsidRDefault="00905B53" w:rsidP="005C1A69">
            <w:pPr>
              <w:spacing w:line="360" w:lineRule="auto"/>
              <w:rPr>
                <w:color w:val="000000"/>
                <w:sz w:val="16"/>
                <w:szCs w:val="16"/>
              </w:rPr>
            </w:pPr>
            <w:r w:rsidRPr="002640F0">
              <w:rPr>
                <w:color w:val="000000"/>
                <w:sz w:val="16"/>
                <w:szCs w:val="16"/>
              </w:rPr>
              <w:t>-0.03</w:t>
            </w:r>
          </w:p>
        </w:tc>
      </w:tr>
      <w:tr w:rsidR="00905B53" w:rsidRPr="002640F0" w14:paraId="185097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4DE2C2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A510D2B"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0272F029"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0E73F797"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11EE1328"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7561B1F5"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3FF4E855"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3181E71C"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946" w:type="dxa"/>
            <w:tcBorders>
              <w:top w:val="nil"/>
              <w:left w:val="nil"/>
              <w:bottom w:val="nil"/>
              <w:right w:val="nil"/>
            </w:tcBorders>
            <w:shd w:val="clear" w:color="auto" w:fill="auto"/>
            <w:noWrap/>
            <w:vAlign w:val="center"/>
            <w:hideMark/>
          </w:tcPr>
          <w:p w14:paraId="5F8BFC08" w14:textId="77777777" w:rsidR="00905B53" w:rsidRPr="002640F0" w:rsidRDefault="00905B53" w:rsidP="005C1A69">
            <w:pPr>
              <w:spacing w:line="360" w:lineRule="auto"/>
              <w:rPr>
                <w:color w:val="000000"/>
                <w:sz w:val="16"/>
                <w:szCs w:val="16"/>
              </w:rPr>
            </w:pPr>
            <w:r w:rsidRPr="002640F0">
              <w:rPr>
                <w:color w:val="000000"/>
                <w:sz w:val="16"/>
                <w:szCs w:val="16"/>
              </w:rPr>
              <w:t>(0.024)</w:t>
            </w:r>
          </w:p>
        </w:tc>
      </w:tr>
      <w:tr w:rsidR="00905B53" w:rsidRPr="002640F0" w14:paraId="36201057"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6C16BE7"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2555643F" w14:textId="77777777" w:rsidR="00905B53" w:rsidRPr="002640F0" w:rsidRDefault="00905B53" w:rsidP="005C1A69">
            <w:pPr>
              <w:spacing w:line="360" w:lineRule="auto"/>
              <w:rPr>
                <w:color w:val="000000"/>
                <w:sz w:val="16"/>
                <w:szCs w:val="16"/>
              </w:rPr>
            </w:pPr>
            <w:r w:rsidRPr="002640F0">
              <w:rPr>
                <w:color w:val="000000"/>
                <w:sz w:val="16"/>
                <w:szCs w:val="16"/>
              </w:rPr>
              <w:t>0.27*</w:t>
            </w:r>
          </w:p>
        </w:tc>
        <w:tc>
          <w:tcPr>
            <w:tcW w:w="992" w:type="dxa"/>
            <w:tcBorders>
              <w:top w:val="nil"/>
              <w:left w:val="nil"/>
              <w:bottom w:val="nil"/>
              <w:right w:val="nil"/>
            </w:tcBorders>
            <w:shd w:val="clear" w:color="auto" w:fill="auto"/>
            <w:noWrap/>
            <w:vAlign w:val="center"/>
            <w:hideMark/>
          </w:tcPr>
          <w:p w14:paraId="57F38ADE" w14:textId="77777777" w:rsidR="00905B53" w:rsidRPr="002640F0" w:rsidRDefault="00905B53" w:rsidP="005C1A69">
            <w:pPr>
              <w:spacing w:line="360" w:lineRule="auto"/>
              <w:rPr>
                <w:color w:val="000000"/>
                <w:sz w:val="16"/>
                <w:szCs w:val="16"/>
              </w:rPr>
            </w:pPr>
            <w:r w:rsidRPr="002640F0">
              <w:rPr>
                <w:color w:val="000000"/>
                <w:sz w:val="16"/>
                <w:szCs w:val="16"/>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35235984" w14:textId="77777777" w:rsidR="00905B53" w:rsidRPr="002640F0" w:rsidRDefault="00905B53" w:rsidP="005C1A69">
            <w:pPr>
              <w:spacing w:line="360" w:lineRule="auto"/>
              <w:rPr>
                <w:color w:val="000000"/>
                <w:sz w:val="16"/>
                <w:szCs w:val="16"/>
              </w:rPr>
            </w:pPr>
            <w:r w:rsidRPr="002640F0">
              <w:rPr>
                <w:color w:val="000000"/>
                <w:sz w:val="16"/>
                <w:szCs w:val="16"/>
              </w:rPr>
              <w:t>0.699*</w:t>
            </w:r>
          </w:p>
        </w:tc>
        <w:tc>
          <w:tcPr>
            <w:tcW w:w="992" w:type="dxa"/>
            <w:tcBorders>
              <w:top w:val="nil"/>
              <w:left w:val="nil"/>
              <w:bottom w:val="nil"/>
              <w:right w:val="nil"/>
            </w:tcBorders>
            <w:shd w:val="clear" w:color="auto" w:fill="auto"/>
            <w:noWrap/>
            <w:vAlign w:val="center"/>
            <w:hideMark/>
          </w:tcPr>
          <w:p w14:paraId="282DE1E4" w14:textId="77777777" w:rsidR="00905B53" w:rsidRPr="002640F0" w:rsidRDefault="00905B53" w:rsidP="005C1A69">
            <w:pPr>
              <w:spacing w:line="360" w:lineRule="auto"/>
              <w:rPr>
                <w:color w:val="000000"/>
                <w:sz w:val="16"/>
                <w:szCs w:val="16"/>
              </w:rPr>
            </w:pPr>
            <w:r w:rsidRPr="002640F0">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033F9F81" w14:textId="77777777" w:rsidR="00905B53" w:rsidRPr="002640F0" w:rsidRDefault="00905B53" w:rsidP="005C1A69">
            <w:pPr>
              <w:spacing w:line="360" w:lineRule="auto"/>
              <w:rPr>
                <w:color w:val="000000"/>
                <w:sz w:val="16"/>
                <w:szCs w:val="16"/>
              </w:rPr>
            </w:pPr>
            <w:r w:rsidRPr="002640F0">
              <w:rPr>
                <w:color w:val="000000"/>
                <w:sz w:val="16"/>
                <w:szCs w:val="16"/>
              </w:rPr>
              <w:t>0.164***</w:t>
            </w:r>
          </w:p>
        </w:tc>
        <w:tc>
          <w:tcPr>
            <w:tcW w:w="992" w:type="dxa"/>
            <w:tcBorders>
              <w:top w:val="nil"/>
              <w:left w:val="nil"/>
              <w:bottom w:val="nil"/>
              <w:right w:val="nil"/>
            </w:tcBorders>
            <w:shd w:val="clear" w:color="auto" w:fill="auto"/>
            <w:noWrap/>
            <w:vAlign w:val="center"/>
            <w:hideMark/>
          </w:tcPr>
          <w:p w14:paraId="3AD6C9C4" w14:textId="77777777" w:rsidR="00905B53" w:rsidRPr="002640F0" w:rsidRDefault="00905B53" w:rsidP="005C1A69">
            <w:pPr>
              <w:spacing w:line="360" w:lineRule="auto"/>
              <w:rPr>
                <w:color w:val="000000"/>
                <w:sz w:val="16"/>
                <w:szCs w:val="16"/>
              </w:rPr>
            </w:pPr>
            <w:r w:rsidRPr="002640F0">
              <w:rPr>
                <w:color w:val="000000"/>
                <w:sz w:val="16"/>
                <w:szCs w:val="16"/>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5D073CFE"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946" w:type="dxa"/>
            <w:tcBorders>
              <w:top w:val="nil"/>
              <w:left w:val="nil"/>
              <w:bottom w:val="nil"/>
              <w:right w:val="nil"/>
            </w:tcBorders>
            <w:shd w:val="clear" w:color="auto" w:fill="auto"/>
            <w:noWrap/>
            <w:vAlign w:val="center"/>
            <w:hideMark/>
          </w:tcPr>
          <w:p w14:paraId="79BBD67A" w14:textId="77777777" w:rsidR="00905B53" w:rsidRPr="002640F0" w:rsidRDefault="00905B53" w:rsidP="005C1A69">
            <w:pPr>
              <w:spacing w:line="360" w:lineRule="auto"/>
              <w:rPr>
                <w:color w:val="000000"/>
                <w:sz w:val="16"/>
                <w:szCs w:val="16"/>
              </w:rPr>
            </w:pPr>
            <w:r w:rsidRPr="002640F0">
              <w:rPr>
                <w:color w:val="000000"/>
                <w:sz w:val="16"/>
                <w:szCs w:val="16"/>
              </w:rPr>
              <w:t>0.29†</w:t>
            </w:r>
          </w:p>
        </w:tc>
      </w:tr>
      <w:tr w:rsidR="00905B53" w:rsidRPr="002640F0" w14:paraId="2ECDB5A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071FA36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C9C3" w14:textId="77777777" w:rsidR="00905B53" w:rsidRPr="002640F0" w:rsidRDefault="00905B53" w:rsidP="005C1A69">
            <w:pPr>
              <w:spacing w:line="360" w:lineRule="auto"/>
              <w:rPr>
                <w:color w:val="000000"/>
                <w:sz w:val="16"/>
                <w:szCs w:val="16"/>
              </w:rPr>
            </w:pPr>
            <w:r w:rsidRPr="002640F0">
              <w:rPr>
                <w:color w:val="000000"/>
                <w:sz w:val="16"/>
                <w:szCs w:val="16"/>
              </w:rPr>
              <w:t>(0.114)</w:t>
            </w:r>
          </w:p>
        </w:tc>
        <w:tc>
          <w:tcPr>
            <w:tcW w:w="992" w:type="dxa"/>
            <w:tcBorders>
              <w:top w:val="nil"/>
              <w:left w:val="nil"/>
              <w:bottom w:val="nil"/>
              <w:right w:val="nil"/>
            </w:tcBorders>
            <w:shd w:val="clear" w:color="auto" w:fill="auto"/>
            <w:noWrap/>
            <w:vAlign w:val="center"/>
            <w:hideMark/>
          </w:tcPr>
          <w:p w14:paraId="426516C8" w14:textId="77777777" w:rsidR="00905B53" w:rsidRPr="002640F0" w:rsidRDefault="00905B53" w:rsidP="005C1A69">
            <w:pPr>
              <w:spacing w:line="360" w:lineRule="auto"/>
              <w:rPr>
                <w:color w:val="000000"/>
                <w:sz w:val="16"/>
                <w:szCs w:val="16"/>
              </w:rPr>
            </w:pPr>
            <w:r w:rsidRPr="002640F0">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3B27C16F" w14:textId="77777777" w:rsidR="00905B53" w:rsidRPr="002640F0" w:rsidRDefault="00905B53" w:rsidP="005C1A69">
            <w:pPr>
              <w:spacing w:line="360" w:lineRule="auto"/>
              <w:rPr>
                <w:color w:val="000000"/>
                <w:sz w:val="16"/>
                <w:szCs w:val="16"/>
              </w:rPr>
            </w:pPr>
            <w:r w:rsidRPr="002640F0">
              <w:rPr>
                <w:color w:val="000000"/>
                <w:sz w:val="16"/>
                <w:szCs w:val="16"/>
              </w:rPr>
              <w:t>(0.298)</w:t>
            </w:r>
          </w:p>
        </w:tc>
        <w:tc>
          <w:tcPr>
            <w:tcW w:w="992" w:type="dxa"/>
            <w:tcBorders>
              <w:top w:val="nil"/>
              <w:left w:val="nil"/>
              <w:bottom w:val="nil"/>
              <w:right w:val="nil"/>
            </w:tcBorders>
            <w:shd w:val="clear" w:color="auto" w:fill="auto"/>
            <w:noWrap/>
            <w:vAlign w:val="center"/>
            <w:hideMark/>
          </w:tcPr>
          <w:p w14:paraId="7F34A3CD" w14:textId="77777777" w:rsidR="00905B53" w:rsidRPr="002640F0" w:rsidRDefault="00905B53" w:rsidP="005C1A69">
            <w:pPr>
              <w:spacing w:line="360" w:lineRule="auto"/>
              <w:rPr>
                <w:color w:val="000000"/>
                <w:sz w:val="16"/>
                <w:szCs w:val="16"/>
              </w:rPr>
            </w:pPr>
            <w:r w:rsidRPr="002640F0">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17CDF91" w14:textId="77777777" w:rsidR="00905B53" w:rsidRPr="002640F0" w:rsidRDefault="00905B53" w:rsidP="005C1A69">
            <w:pPr>
              <w:spacing w:line="360" w:lineRule="auto"/>
              <w:rPr>
                <w:color w:val="000000"/>
                <w:sz w:val="16"/>
                <w:szCs w:val="16"/>
              </w:rPr>
            </w:pPr>
            <w:r w:rsidRPr="002640F0">
              <w:rPr>
                <w:color w:val="000000"/>
                <w:sz w:val="16"/>
                <w:szCs w:val="16"/>
              </w:rPr>
              <w:t>(0.031)</w:t>
            </w:r>
          </w:p>
        </w:tc>
        <w:tc>
          <w:tcPr>
            <w:tcW w:w="992" w:type="dxa"/>
            <w:tcBorders>
              <w:top w:val="nil"/>
              <w:left w:val="nil"/>
              <w:bottom w:val="nil"/>
              <w:right w:val="nil"/>
            </w:tcBorders>
            <w:shd w:val="clear" w:color="auto" w:fill="auto"/>
            <w:noWrap/>
            <w:vAlign w:val="center"/>
            <w:hideMark/>
          </w:tcPr>
          <w:p w14:paraId="4E998D53"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CF8636" w14:textId="77777777" w:rsidR="00905B53" w:rsidRPr="002640F0" w:rsidRDefault="00905B53" w:rsidP="005C1A69">
            <w:pPr>
              <w:spacing w:line="360" w:lineRule="auto"/>
              <w:rPr>
                <w:color w:val="000000"/>
                <w:sz w:val="16"/>
                <w:szCs w:val="16"/>
              </w:rPr>
            </w:pPr>
            <w:r w:rsidRPr="002640F0">
              <w:rPr>
                <w:color w:val="000000"/>
                <w:sz w:val="16"/>
                <w:szCs w:val="16"/>
              </w:rPr>
              <w:t>(0.096)</w:t>
            </w:r>
          </w:p>
        </w:tc>
        <w:tc>
          <w:tcPr>
            <w:tcW w:w="946" w:type="dxa"/>
            <w:tcBorders>
              <w:top w:val="nil"/>
              <w:left w:val="nil"/>
              <w:bottom w:val="nil"/>
              <w:right w:val="nil"/>
            </w:tcBorders>
            <w:shd w:val="clear" w:color="auto" w:fill="auto"/>
            <w:noWrap/>
            <w:vAlign w:val="center"/>
            <w:hideMark/>
          </w:tcPr>
          <w:p w14:paraId="7B5CB662" w14:textId="77777777" w:rsidR="00905B53" w:rsidRPr="002640F0" w:rsidRDefault="00905B53" w:rsidP="005C1A69">
            <w:pPr>
              <w:spacing w:line="360" w:lineRule="auto"/>
              <w:rPr>
                <w:color w:val="000000"/>
                <w:sz w:val="16"/>
                <w:szCs w:val="16"/>
              </w:rPr>
            </w:pPr>
            <w:r w:rsidRPr="002640F0">
              <w:rPr>
                <w:color w:val="000000"/>
                <w:sz w:val="16"/>
                <w:szCs w:val="16"/>
              </w:rPr>
              <w:t>(0.164)</w:t>
            </w:r>
          </w:p>
        </w:tc>
      </w:tr>
      <w:tr w:rsidR="00905B53" w:rsidRPr="002640F0" w14:paraId="34B652FA"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4BF933A"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center"/>
            <w:hideMark/>
          </w:tcPr>
          <w:p w14:paraId="647FE8B1" w14:textId="77777777" w:rsidR="00905B53" w:rsidRPr="002640F0" w:rsidRDefault="00905B53" w:rsidP="005C1A69">
            <w:pPr>
              <w:spacing w:line="360" w:lineRule="auto"/>
              <w:rPr>
                <w:color w:val="000000"/>
                <w:sz w:val="16"/>
                <w:szCs w:val="16"/>
              </w:rPr>
            </w:pPr>
            <w:r w:rsidRPr="002640F0">
              <w:rPr>
                <w:color w:val="000000"/>
                <w:sz w:val="16"/>
                <w:szCs w:val="16"/>
              </w:rPr>
              <w:t>-1.279***</w:t>
            </w:r>
          </w:p>
        </w:tc>
        <w:tc>
          <w:tcPr>
            <w:tcW w:w="992" w:type="dxa"/>
            <w:tcBorders>
              <w:top w:val="nil"/>
              <w:left w:val="nil"/>
              <w:bottom w:val="nil"/>
              <w:right w:val="nil"/>
            </w:tcBorders>
            <w:shd w:val="clear" w:color="auto" w:fill="auto"/>
            <w:noWrap/>
            <w:vAlign w:val="center"/>
            <w:hideMark/>
          </w:tcPr>
          <w:p w14:paraId="1A0EB9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1E4A1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B0B74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176128A" w14:textId="77777777" w:rsidR="00905B53" w:rsidRPr="002640F0" w:rsidRDefault="00905B53" w:rsidP="005C1A69">
            <w:pPr>
              <w:spacing w:line="360" w:lineRule="auto"/>
              <w:rPr>
                <w:color w:val="000000"/>
                <w:sz w:val="16"/>
                <w:szCs w:val="16"/>
              </w:rPr>
            </w:pPr>
            <w:r w:rsidRPr="002640F0">
              <w:rPr>
                <w:color w:val="000000"/>
                <w:sz w:val="16"/>
                <w:szCs w:val="16"/>
              </w:rPr>
              <w:t>-0.16</w:t>
            </w:r>
          </w:p>
        </w:tc>
        <w:tc>
          <w:tcPr>
            <w:tcW w:w="992" w:type="dxa"/>
            <w:tcBorders>
              <w:top w:val="nil"/>
              <w:left w:val="nil"/>
              <w:bottom w:val="nil"/>
              <w:right w:val="nil"/>
            </w:tcBorders>
            <w:shd w:val="clear" w:color="auto" w:fill="auto"/>
            <w:noWrap/>
            <w:vAlign w:val="center"/>
            <w:hideMark/>
          </w:tcPr>
          <w:p w14:paraId="29B1E03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7F3A50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490DE27B" w14:textId="77777777" w:rsidR="00905B53" w:rsidRPr="002640F0" w:rsidRDefault="00905B53" w:rsidP="005C1A69">
            <w:pPr>
              <w:spacing w:line="360" w:lineRule="auto"/>
              <w:rPr>
                <w:color w:val="000000"/>
                <w:sz w:val="16"/>
                <w:szCs w:val="16"/>
              </w:rPr>
            </w:pPr>
          </w:p>
        </w:tc>
      </w:tr>
      <w:tr w:rsidR="00905B53" w:rsidRPr="002640F0" w14:paraId="7056274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19A0B3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DAD71B6" w14:textId="77777777" w:rsidR="00905B53" w:rsidRPr="002640F0" w:rsidRDefault="00905B53" w:rsidP="005C1A69">
            <w:pPr>
              <w:spacing w:line="360" w:lineRule="auto"/>
              <w:rPr>
                <w:color w:val="000000"/>
                <w:sz w:val="16"/>
                <w:szCs w:val="16"/>
              </w:rPr>
            </w:pPr>
            <w:r w:rsidRPr="002640F0">
              <w:rPr>
                <w:color w:val="000000"/>
                <w:sz w:val="16"/>
                <w:szCs w:val="16"/>
              </w:rPr>
              <w:t>(0.266)</w:t>
            </w:r>
          </w:p>
        </w:tc>
        <w:tc>
          <w:tcPr>
            <w:tcW w:w="992" w:type="dxa"/>
            <w:tcBorders>
              <w:top w:val="nil"/>
              <w:left w:val="nil"/>
              <w:bottom w:val="nil"/>
              <w:right w:val="nil"/>
            </w:tcBorders>
            <w:shd w:val="clear" w:color="auto" w:fill="auto"/>
            <w:noWrap/>
            <w:vAlign w:val="center"/>
            <w:hideMark/>
          </w:tcPr>
          <w:p w14:paraId="21F00B1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E63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C10C3A8"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A2EE8BC" w14:textId="77777777" w:rsidR="00905B53" w:rsidRPr="002640F0" w:rsidRDefault="00905B53" w:rsidP="005C1A69">
            <w:pPr>
              <w:spacing w:line="360" w:lineRule="auto"/>
              <w:rPr>
                <w:color w:val="000000"/>
                <w:sz w:val="16"/>
                <w:szCs w:val="16"/>
              </w:rPr>
            </w:pPr>
            <w:r w:rsidRPr="002640F0">
              <w:rPr>
                <w:color w:val="000000"/>
                <w:sz w:val="16"/>
                <w:szCs w:val="16"/>
              </w:rPr>
              <w:t>(0.316)</w:t>
            </w:r>
          </w:p>
        </w:tc>
        <w:tc>
          <w:tcPr>
            <w:tcW w:w="992" w:type="dxa"/>
            <w:tcBorders>
              <w:top w:val="nil"/>
              <w:left w:val="nil"/>
              <w:bottom w:val="nil"/>
              <w:right w:val="nil"/>
            </w:tcBorders>
            <w:shd w:val="clear" w:color="auto" w:fill="auto"/>
            <w:noWrap/>
            <w:vAlign w:val="center"/>
            <w:hideMark/>
          </w:tcPr>
          <w:p w14:paraId="54A352E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8B15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774365B" w14:textId="77777777" w:rsidR="00905B53" w:rsidRPr="002640F0" w:rsidRDefault="00905B53" w:rsidP="005C1A69">
            <w:pPr>
              <w:spacing w:line="360" w:lineRule="auto"/>
              <w:rPr>
                <w:color w:val="000000"/>
                <w:sz w:val="16"/>
                <w:szCs w:val="16"/>
              </w:rPr>
            </w:pPr>
          </w:p>
        </w:tc>
      </w:tr>
      <w:tr w:rsidR="00905B53" w:rsidRPr="002640F0" w14:paraId="6DCE392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342D05E4"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3E47B9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A4036B" w14:textId="77777777" w:rsidR="00905B53" w:rsidRPr="002640F0" w:rsidRDefault="00905B53" w:rsidP="005C1A69">
            <w:pPr>
              <w:spacing w:line="360" w:lineRule="auto"/>
              <w:rPr>
                <w:color w:val="000000"/>
                <w:sz w:val="16"/>
                <w:szCs w:val="16"/>
              </w:rPr>
            </w:pPr>
            <w:r w:rsidRPr="002640F0">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0F24084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45D33B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3695399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CE1392" w14:textId="77777777" w:rsidR="00905B53" w:rsidRPr="002640F0" w:rsidRDefault="00905B53" w:rsidP="005C1A69">
            <w:pPr>
              <w:spacing w:line="360" w:lineRule="auto"/>
              <w:rPr>
                <w:color w:val="000000"/>
                <w:sz w:val="16"/>
                <w:szCs w:val="16"/>
              </w:rPr>
            </w:pPr>
            <w:r w:rsidRPr="002640F0">
              <w:rPr>
                <w:color w:val="000000"/>
                <w:sz w:val="16"/>
                <w:szCs w:val="16"/>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1DD17BB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84E83E" w14:textId="77777777" w:rsidR="00905B53" w:rsidRPr="002640F0" w:rsidRDefault="00905B53" w:rsidP="005C1A69">
            <w:pPr>
              <w:spacing w:line="360" w:lineRule="auto"/>
              <w:rPr>
                <w:color w:val="000000"/>
                <w:sz w:val="16"/>
                <w:szCs w:val="16"/>
              </w:rPr>
            </w:pPr>
          </w:p>
        </w:tc>
      </w:tr>
      <w:tr w:rsidR="00905B53" w:rsidRPr="002640F0" w14:paraId="2BC0729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B74B5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76EC7A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FEDE6CD" w14:textId="77777777" w:rsidR="00905B53" w:rsidRPr="002640F0" w:rsidRDefault="00905B53" w:rsidP="005C1A69">
            <w:pPr>
              <w:spacing w:line="360" w:lineRule="auto"/>
              <w:rPr>
                <w:color w:val="000000"/>
                <w:sz w:val="16"/>
                <w:szCs w:val="16"/>
              </w:rPr>
            </w:pPr>
            <w:r w:rsidRPr="002640F0">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04BC0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B86235"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9C5B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863AC77" w14:textId="77777777" w:rsidR="00905B53" w:rsidRPr="002640F0" w:rsidRDefault="00905B53" w:rsidP="005C1A69">
            <w:pPr>
              <w:spacing w:line="360" w:lineRule="auto"/>
              <w:rPr>
                <w:color w:val="000000"/>
                <w:sz w:val="16"/>
                <w:szCs w:val="16"/>
              </w:rPr>
            </w:pPr>
            <w:r w:rsidRPr="002640F0">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12DC0B2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EA49A4E" w14:textId="77777777" w:rsidR="00905B53" w:rsidRPr="002640F0" w:rsidRDefault="00905B53" w:rsidP="005C1A69">
            <w:pPr>
              <w:spacing w:line="360" w:lineRule="auto"/>
              <w:rPr>
                <w:color w:val="000000"/>
                <w:sz w:val="16"/>
                <w:szCs w:val="16"/>
              </w:rPr>
            </w:pPr>
          </w:p>
        </w:tc>
      </w:tr>
      <w:tr w:rsidR="00905B53" w:rsidRPr="002640F0" w14:paraId="50806F8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0F8AC94"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F01533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E1B6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241B34" w14:textId="77777777" w:rsidR="00905B53" w:rsidRPr="002640F0" w:rsidRDefault="00905B53" w:rsidP="005C1A69">
            <w:pPr>
              <w:spacing w:line="360" w:lineRule="auto"/>
              <w:rPr>
                <w:color w:val="000000"/>
                <w:sz w:val="16"/>
                <w:szCs w:val="16"/>
              </w:rPr>
            </w:pPr>
            <w:r w:rsidRPr="002640F0">
              <w:rPr>
                <w:color w:val="000000"/>
                <w:sz w:val="16"/>
                <w:szCs w:val="16"/>
              </w:rPr>
              <w:t>0.313</w:t>
            </w:r>
          </w:p>
        </w:tc>
        <w:tc>
          <w:tcPr>
            <w:tcW w:w="992" w:type="dxa"/>
            <w:tcBorders>
              <w:top w:val="nil"/>
              <w:left w:val="nil"/>
              <w:bottom w:val="nil"/>
              <w:right w:val="nil"/>
            </w:tcBorders>
            <w:shd w:val="clear" w:color="auto" w:fill="auto"/>
            <w:noWrap/>
            <w:vAlign w:val="center"/>
            <w:hideMark/>
          </w:tcPr>
          <w:p w14:paraId="5A3482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B84A4D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AB5C9F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0EE9A" w14:textId="77777777" w:rsidR="00905B53" w:rsidRPr="002640F0" w:rsidRDefault="00905B53" w:rsidP="005C1A69">
            <w:pPr>
              <w:spacing w:line="360" w:lineRule="auto"/>
              <w:rPr>
                <w:color w:val="000000"/>
                <w:sz w:val="16"/>
                <w:szCs w:val="16"/>
              </w:rPr>
            </w:pPr>
            <w:r w:rsidRPr="002640F0">
              <w:rPr>
                <w:color w:val="000000"/>
                <w:sz w:val="16"/>
                <w:szCs w:val="16"/>
              </w:rPr>
              <w:t>0.292</w:t>
            </w:r>
          </w:p>
        </w:tc>
        <w:tc>
          <w:tcPr>
            <w:tcW w:w="946" w:type="dxa"/>
            <w:tcBorders>
              <w:top w:val="nil"/>
              <w:left w:val="nil"/>
              <w:bottom w:val="nil"/>
              <w:right w:val="nil"/>
            </w:tcBorders>
            <w:shd w:val="clear" w:color="auto" w:fill="auto"/>
            <w:noWrap/>
            <w:vAlign w:val="center"/>
            <w:hideMark/>
          </w:tcPr>
          <w:p w14:paraId="639E71CB" w14:textId="77777777" w:rsidR="00905B53" w:rsidRPr="002640F0" w:rsidRDefault="00905B53" w:rsidP="005C1A69">
            <w:pPr>
              <w:spacing w:line="360" w:lineRule="auto"/>
              <w:rPr>
                <w:color w:val="000000"/>
                <w:sz w:val="16"/>
                <w:szCs w:val="16"/>
              </w:rPr>
            </w:pPr>
          </w:p>
        </w:tc>
      </w:tr>
      <w:tr w:rsidR="00905B53" w:rsidRPr="002640F0" w14:paraId="4C96BD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6A42A4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9A3CC7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BE6F6C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96D198" w14:textId="77777777" w:rsidR="00905B53" w:rsidRPr="002640F0" w:rsidRDefault="00905B53" w:rsidP="005C1A69">
            <w:pPr>
              <w:spacing w:line="360" w:lineRule="auto"/>
              <w:rPr>
                <w:color w:val="000000"/>
                <w:sz w:val="16"/>
                <w:szCs w:val="16"/>
              </w:rPr>
            </w:pPr>
            <w:r w:rsidRPr="002640F0">
              <w:rPr>
                <w:color w:val="000000"/>
                <w:sz w:val="16"/>
                <w:szCs w:val="16"/>
              </w:rPr>
              <w:t>(0.203)</w:t>
            </w:r>
          </w:p>
        </w:tc>
        <w:tc>
          <w:tcPr>
            <w:tcW w:w="992" w:type="dxa"/>
            <w:tcBorders>
              <w:top w:val="nil"/>
              <w:left w:val="nil"/>
              <w:bottom w:val="nil"/>
              <w:right w:val="nil"/>
            </w:tcBorders>
            <w:shd w:val="clear" w:color="auto" w:fill="auto"/>
            <w:noWrap/>
            <w:vAlign w:val="center"/>
            <w:hideMark/>
          </w:tcPr>
          <w:p w14:paraId="02F373C3"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0ACB48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C95FA0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0A5D9B9" w14:textId="77777777" w:rsidR="00905B53" w:rsidRPr="002640F0" w:rsidRDefault="00905B53" w:rsidP="005C1A69">
            <w:pPr>
              <w:spacing w:line="360" w:lineRule="auto"/>
              <w:rPr>
                <w:color w:val="000000"/>
                <w:sz w:val="16"/>
                <w:szCs w:val="16"/>
              </w:rPr>
            </w:pPr>
            <w:r w:rsidRPr="002640F0">
              <w:rPr>
                <w:color w:val="000000"/>
                <w:sz w:val="16"/>
                <w:szCs w:val="16"/>
              </w:rPr>
              <w:t>(0.213)</w:t>
            </w:r>
          </w:p>
        </w:tc>
        <w:tc>
          <w:tcPr>
            <w:tcW w:w="946" w:type="dxa"/>
            <w:tcBorders>
              <w:top w:val="nil"/>
              <w:left w:val="nil"/>
              <w:bottom w:val="nil"/>
              <w:right w:val="nil"/>
            </w:tcBorders>
            <w:shd w:val="clear" w:color="auto" w:fill="auto"/>
            <w:noWrap/>
            <w:vAlign w:val="center"/>
            <w:hideMark/>
          </w:tcPr>
          <w:p w14:paraId="259E7FBA" w14:textId="77777777" w:rsidR="00905B53" w:rsidRPr="002640F0" w:rsidRDefault="00905B53" w:rsidP="005C1A69">
            <w:pPr>
              <w:spacing w:line="360" w:lineRule="auto"/>
              <w:rPr>
                <w:color w:val="000000"/>
                <w:sz w:val="16"/>
                <w:szCs w:val="16"/>
              </w:rPr>
            </w:pPr>
          </w:p>
        </w:tc>
      </w:tr>
      <w:tr w:rsidR="00905B53" w:rsidRPr="002640F0" w14:paraId="7C08FD4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DE6AF9E"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25EC0DC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BDA3D4C"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E6E85E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1146535" w14:textId="77777777" w:rsidR="00905B53" w:rsidRPr="002640F0" w:rsidRDefault="00905B53" w:rsidP="005C1A69">
            <w:pPr>
              <w:spacing w:line="360" w:lineRule="auto"/>
              <w:rPr>
                <w:color w:val="000000"/>
                <w:sz w:val="16"/>
                <w:szCs w:val="16"/>
              </w:rPr>
            </w:pPr>
            <w:r w:rsidRPr="002640F0">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667B7E1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AA212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6BBDEC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05DDD8C" w14:textId="77777777" w:rsidR="00905B53" w:rsidRPr="002640F0" w:rsidRDefault="00905B53" w:rsidP="005C1A69">
            <w:pPr>
              <w:spacing w:line="360" w:lineRule="auto"/>
              <w:rPr>
                <w:color w:val="000000"/>
                <w:sz w:val="16"/>
                <w:szCs w:val="16"/>
              </w:rPr>
            </w:pPr>
            <w:r w:rsidRPr="002640F0">
              <w:rPr>
                <w:color w:val="000000"/>
                <w:sz w:val="16"/>
                <w:szCs w:val="16"/>
              </w:rPr>
              <w:t>-0.293</w:t>
            </w:r>
          </w:p>
        </w:tc>
      </w:tr>
      <w:tr w:rsidR="00905B53" w:rsidRPr="002640F0" w14:paraId="4EDD65C0"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7FE885B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165DEA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C06E03F"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D595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2E17754" w14:textId="77777777" w:rsidR="00905B53" w:rsidRPr="002640F0" w:rsidRDefault="00905B53" w:rsidP="005C1A69">
            <w:pPr>
              <w:spacing w:line="360" w:lineRule="auto"/>
              <w:rPr>
                <w:color w:val="000000"/>
                <w:sz w:val="16"/>
                <w:szCs w:val="16"/>
              </w:rPr>
            </w:pPr>
            <w:r w:rsidRPr="002640F0">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1EAB83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4DD78A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F6AE59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2F7289A" w14:textId="77777777" w:rsidR="00905B53" w:rsidRPr="002640F0" w:rsidRDefault="00905B53" w:rsidP="005C1A69">
            <w:pPr>
              <w:spacing w:line="360" w:lineRule="auto"/>
              <w:rPr>
                <w:color w:val="000000"/>
                <w:sz w:val="16"/>
                <w:szCs w:val="16"/>
              </w:rPr>
            </w:pPr>
            <w:r w:rsidRPr="002640F0">
              <w:rPr>
                <w:color w:val="000000"/>
                <w:sz w:val="16"/>
                <w:szCs w:val="16"/>
              </w:rPr>
              <w:t>(0.366)</w:t>
            </w:r>
          </w:p>
        </w:tc>
      </w:tr>
      <w:tr w:rsidR="00905B53" w:rsidRPr="002640F0" w14:paraId="45B4DDD6"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E954D5F"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60C5E81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3658523"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8B14D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503AE1C"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93B37D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FD9505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EEC571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BD64228" w14:textId="77777777" w:rsidR="00905B53" w:rsidRPr="002640F0" w:rsidRDefault="00905B53" w:rsidP="005C1A69">
            <w:pPr>
              <w:spacing w:line="360" w:lineRule="auto"/>
              <w:rPr>
                <w:color w:val="000000"/>
                <w:sz w:val="16"/>
                <w:szCs w:val="16"/>
              </w:rPr>
            </w:pPr>
          </w:p>
        </w:tc>
      </w:tr>
      <w:tr w:rsidR="00905B53" w:rsidRPr="002640F0" w14:paraId="44DC5CA2"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46AF2466"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481425BC" w14:textId="77777777" w:rsidR="00905B53" w:rsidRPr="002640F0" w:rsidRDefault="00905B53" w:rsidP="005C1A69">
            <w:pPr>
              <w:spacing w:line="360" w:lineRule="auto"/>
              <w:rPr>
                <w:color w:val="000000"/>
                <w:sz w:val="16"/>
                <w:szCs w:val="16"/>
              </w:rPr>
            </w:pPr>
            <w:r w:rsidRPr="002640F0">
              <w:rPr>
                <w:color w:val="000000"/>
                <w:sz w:val="16"/>
                <w:szCs w:val="16"/>
              </w:rPr>
              <w:t>22.099†</w:t>
            </w:r>
          </w:p>
        </w:tc>
        <w:tc>
          <w:tcPr>
            <w:tcW w:w="992" w:type="dxa"/>
            <w:tcBorders>
              <w:top w:val="nil"/>
              <w:left w:val="nil"/>
              <w:bottom w:val="nil"/>
              <w:right w:val="nil"/>
            </w:tcBorders>
            <w:shd w:val="clear" w:color="auto" w:fill="auto"/>
            <w:noWrap/>
            <w:vAlign w:val="center"/>
            <w:hideMark/>
          </w:tcPr>
          <w:p w14:paraId="47F87E7B"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18FEB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0F077A4"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42A9B27" w14:textId="77777777" w:rsidR="00905B53" w:rsidRPr="002640F0" w:rsidRDefault="00905B53" w:rsidP="005C1A69">
            <w:pPr>
              <w:spacing w:line="360" w:lineRule="auto"/>
              <w:rPr>
                <w:color w:val="000000"/>
                <w:sz w:val="16"/>
                <w:szCs w:val="16"/>
              </w:rPr>
            </w:pPr>
            <w:r w:rsidRPr="002640F0">
              <w:rPr>
                <w:color w:val="000000"/>
                <w:sz w:val="16"/>
                <w:szCs w:val="16"/>
              </w:rPr>
              <w:t>-8.865*</w:t>
            </w:r>
          </w:p>
        </w:tc>
        <w:tc>
          <w:tcPr>
            <w:tcW w:w="992" w:type="dxa"/>
            <w:tcBorders>
              <w:top w:val="nil"/>
              <w:left w:val="nil"/>
              <w:bottom w:val="nil"/>
              <w:right w:val="nil"/>
            </w:tcBorders>
            <w:shd w:val="clear" w:color="auto" w:fill="auto"/>
            <w:noWrap/>
            <w:vAlign w:val="center"/>
            <w:hideMark/>
          </w:tcPr>
          <w:p w14:paraId="218F1970"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9CF91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B0689AB" w14:textId="77777777" w:rsidR="00905B53" w:rsidRPr="002640F0" w:rsidRDefault="00905B53" w:rsidP="005C1A69">
            <w:pPr>
              <w:spacing w:line="360" w:lineRule="auto"/>
              <w:rPr>
                <w:color w:val="000000"/>
                <w:sz w:val="16"/>
                <w:szCs w:val="16"/>
              </w:rPr>
            </w:pPr>
          </w:p>
        </w:tc>
      </w:tr>
      <w:tr w:rsidR="00905B53" w:rsidRPr="002640F0" w14:paraId="2E161AA5"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4DA81E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DB64698" w14:textId="77777777" w:rsidR="00905B53" w:rsidRPr="002640F0" w:rsidRDefault="00905B53" w:rsidP="005C1A69">
            <w:pPr>
              <w:spacing w:line="360" w:lineRule="auto"/>
              <w:rPr>
                <w:color w:val="000000"/>
                <w:sz w:val="16"/>
                <w:szCs w:val="16"/>
              </w:rPr>
            </w:pPr>
            <w:r w:rsidRPr="002640F0">
              <w:rPr>
                <w:color w:val="000000"/>
                <w:sz w:val="16"/>
                <w:szCs w:val="16"/>
              </w:rPr>
              <w:t>(11.946)</w:t>
            </w:r>
          </w:p>
        </w:tc>
        <w:tc>
          <w:tcPr>
            <w:tcW w:w="992" w:type="dxa"/>
            <w:tcBorders>
              <w:top w:val="nil"/>
              <w:left w:val="nil"/>
              <w:bottom w:val="nil"/>
              <w:right w:val="nil"/>
            </w:tcBorders>
            <w:shd w:val="clear" w:color="auto" w:fill="auto"/>
            <w:noWrap/>
            <w:vAlign w:val="center"/>
            <w:hideMark/>
          </w:tcPr>
          <w:p w14:paraId="34BF2098"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35225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1833D12"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2CA8E57" w14:textId="77777777" w:rsidR="00905B53" w:rsidRPr="002640F0" w:rsidRDefault="00905B53" w:rsidP="005C1A69">
            <w:pPr>
              <w:spacing w:line="360" w:lineRule="auto"/>
              <w:rPr>
                <w:color w:val="000000"/>
                <w:sz w:val="16"/>
                <w:szCs w:val="16"/>
              </w:rPr>
            </w:pPr>
            <w:r w:rsidRPr="002640F0">
              <w:rPr>
                <w:color w:val="000000"/>
                <w:sz w:val="16"/>
                <w:szCs w:val="16"/>
              </w:rPr>
              <w:t>(3.863)</w:t>
            </w:r>
          </w:p>
        </w:tc>
        <w:tc>
          <w:tcPr>
            <w:tcW w:w="992" w:type="dxa"/>
            <w:tcBorders>
              <w:top w:val="nil"/>
              <w:left w:val="nil"/>
              <w:bottom w:val="nil"/>
              <w:right w:val="nil"/>
            </w:tcBorders>
            <w:shd w:val="clear" w:color="auto" w:fill="auto"/>
            <w:noWrap/>
            <w:vAlign w:val="center"/>
            <w:hideMark/>
          </w:tcPr>
          <w:p w14:paraId="6FC37F49"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9F7120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567A54DA" w14:textId="77777777" w:rsidR="00905B53" w:rsidRPr="002640F0" w:rsidRDefault="00905B53" w:rsidP="005C1A69">
            <w:pPr>
              <w:spacing w:line="360" w:lineRule="auto"/>
              <w:rPr>
                <w:color w:val="000000"/>
                <w:sz w:val="16"/>
                <w:szCs w:val="16"/>
              </w:rPr>
            </w:pPr>
          </w:p>
        </w:tc>
      </w:tr>
      <w:tr w:rsidR="00905B53" w:rsidRPr="002640F0" w14:paraId="71CFFF1F"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108F18D"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6F277E3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923106D" w14:textId="77777777" w:rsidR="00905B53" w:rsidRPr="002640F0" w:rsidRDefault="00905B53" w:rsidP="005C1A69">
            <w:pPr>
              <w:spacing w:line="360" w:lineRule="auto"/>
              <w:rPr>
                <w:color w:val="000000"/>
                <w:sz w:val="16"/>
                <w:szCs w:val="16"/>
              </w:rPr>
            </w:pPr>
            <w:r w:rsidRPr="002640F0">
              <w:rPr>
                <w:color w:val="000000"/>
                <w:sz w:val="16"/>
                <w:szCs w:val="16"/>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313A01D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9653939"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B51085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EB8BF47" w14:textId="77777777" w:rsidR="00905B53" w:rsidRPr="002640F0" w:rsidRDefault="00905B53" w:rsidP="005C1A69">
            <w:pPr>
              <w:spacing w:line="360" w:lineRule="auto"/>
              <w:rPr>
                <w:color w:val="000000"/>
                <w:sz w:val="16"/>
                <w:szCs w:val="16"/>
              </w:rPr>
            </w:pPr>
            <w:r w:rsidRPr="002640F0">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208ED4F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228C0CB3" w14:textId="77777777" w:rsidR="00905B53" w:rsidRPr="002640F0" w:rsidRDefault="00905B53" w:rsidP="005C1A69">
            <w:pPr>
              <w:spacing w:line="360" w:lineRule="auto"/>
              <w:rPr>
                <w:color w:val="000000"/>
                <w:sz w:val="16"/>
                <w:szCs w:val="16"/>
              </w:rPr>
            </w:pPr>
          </w:p>
        </w:tc>
      </w:tr>
      <w:tr w:rsidR="00905B53" w:rsidRPr="002640F0" w14:paraId="111E7519"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37B4F2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C97A36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0641D94" w14:textId="77777777" w:rsidR="00905B53" w:rsidRPr="002640F0" w:rsidRDefault="00905B53" w:rsidP="005C1A69">
            <w:pPr>
              <w:spacing w:line="360" w:lineRule="auto"/>
              <w:rPr>
                <w:color w:val="000000"/>
                <w:sz w:val="16"/>
                <w:szCs w:val="16"/>
              </w:rPr>
            </w:pPr>
            <w:r w:rsidRPr="002640F0">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3BCF7FF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26D38B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24B1D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1C7999D" w14:textId="77777777" w:rsidR="00905B53" w:rsidRPr="002640F0" w:rsidRDefault="00905B53" w:rsidP="005C1A69">
            <w:pPr>
              <w:spacing w:line="360" w:lineRule="auto"/>
              <w:rPr>
                <w:color w:val="000000"/>
                <w:sz w:val="16"/>
                <w:szCs w:val="16"/>
              </w:rPr>
            </w:pPr>
            <w:r w:rsidRPr="002640F0">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215CF6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662A346" w14:textId="77777777" w:rsidR="00905B53" w:rsidRPr="002640F0" w:rsidRDefault="00905B53" w:rsidP="005C1A69">
            <w:pPr>
              <w:spacing w:line="360" w:lineRule="auto"/>
              <w:rPr>
                <w:color w:val="000000"/>
                <w:sz w:val="16"/>
                <w:szCs w:val="16"/>
              </w:rPr>
            </w:pPr>
          </w:p>
        </w:tc>
      </w:tr>
      <w:tr w:rsidR="00905B53" w:rsidRPr="002640F0" w14:paraId="3BCA5213"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87EEA31"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17EB36CA"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5A1A6D2"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898C0D" w14:textId="77777777" w:rsidR="00905B53" w:rsidRPr="002640F0" w:rsidRDefault="00905B53" w:rsidP="005C1A69">
            <w:pPr>
              <w:spacing w:line="360" w:lineRule="auto"/>
              <w:rPr>
                <w:color w:val="000000"/>
                <w:sz w:val="16"/>
                <w:szCs w:val="16"/>
              </w:rPr>
            </w:pPr>
            <w:r w:rsidRPr="002640F0">
              <w:rPr>
                <w:color w:val="000000"/>
                <w:sz w:val="16"/>
                <w:szCs w:val="16"/>
              </w:rPr>
              <w:t>-7.967</w:t>
            </w:r>
          </w:p>
        </w:tc>
        <w:tc>
          <w:tcPr>
            <w:tcW w:w="992" w:type="dxa"/>
            <w:tcBorders>
              <w:top w:val="nil"/>
              <w:left w:val="nil"/>
              <w:bottom w:val="nil"/>
              <w:right w:val="nil"/>
            </w:tcBorders>
            <w:shd w:val="clear" w:color="auto" w:fill="auto"/>
            <w:noWrap/>
            <w:vAlign w:val="center"/>
            <w:hideMark/>
          </w:tcPr>
          <w:p w14:paraId="58CE8651"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603C91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A462DE7"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15BD9BF" w14:textId="77777777" w:rsidR="00905B53" w:rsidRPr="002640F0" w:rsidRDefault="00905B53" w:rsidP="005C1A69">
            <w:pPr>
              <w:spacing w:line="360" w:lineRule="auto"/>
              <w:rPr>
                <w:color w:val="000000"/>
                <w:sz w:val="16"/>
                <w:szCs w:val="16"/>
              </w:rPr>
            </w:pPr>
            <w:r w:rsidRPr="002640F0">
              <w:rPr>
                <w:color w:val="000000"/>
                <w:sz w:val="16"/>
                <w:szCs w:val="16"/>
              </w:rPr>
              <w:t>-2.053</w:t>
            </w:r>
          </w:p>
        </w:tc>
        <w:tc>
          <w:tcPr>
            <w:tcW w:w="946" w:type="dxa"/>
            <w:tcBorders>
              <w:top w:val="nil"/>
              <w:left w:val="nil"/>
              <w:bottom w:val="nil"/>
              <w:right w:val="nil"/>
            </w:tcBorders>
            <w:shd w:val="clear" w:color="auto" w:fill="auto"/>
            <w:noWrap/>
            <w:vAlign w:val="center"/>
            <w:hideMark/>
          </w:tcPr>
          <w:p w14:paraId="4BBD64A1" w14:textId="77777777" w:rsidR="00905B53" w:rsidRPr="002640F0" w:rsidRDefault="00905B53" w:rsidP="005C1A69">
            <w:pPr>
              <w:spacing w:line="360" w:lineRule="auto"/>
              <w:rPr>
                <w:color w:val="000000"/>
                <w:sz w:val="16"/>
                <w:szCs w:val="16"/>
              </w:rPr>
            </w:pPr>
          </w:p>
        </w:tc>
      </w:tr>
      <w:tr w:rsidR="00905B53" w:rsidRPr="002640F0" w14:paraId="242AD9C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5BBB77B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1ECBF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2760D61"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5EC1DB9" w14:textId="77777777" w:rsidR="00905B53" w:rsidRPr="002640F0" w:rsidRDefault="00905B53" w:rsidP="005C1A69">
            <w:pPr>
              <w:spacing w:line="360" w:lineRule="auto"/>
              <w:rPr>
                <w:color w:val="000000"/>
                <w:sz w:val="16"/>
                <w:szCs w:val="16"/>
              </w:rPr>
            </w:pPr>
            <w:r w:rsidRPr="002640F0">
              <w:rPr>
                <w:color w:val="000000"/>
                <w:sz w:val="16"/>
                <w:szCs w:val="16"/>
              </w:rPr>
              <w:t>(7.596)</w:t>
            </w:r>
          </w:p>
        </w:tc>
        <w:tc>
          <w:tcPr>
            <w:tcW w:w="992" w:type="dxa"/>
            <w:tcBorders>
              <w:top w:val="nil"/>
              <w:left w:val="nil"/>
              <w:bottom w:val="nil"/>
              <w:right w:val="nil"/>
            </w:tcBorders>
            <w:shd w:val="clear" w:color="auto" w:fill="auto"/>
            <w:noWrap/>
            <w:vAlign w:val="center"/>
            <w:hideMark/>
          </w:tcPr>
          <w:p w14:paraId="7E3D3A17" w14:textId="77777777" w:rsidR="00905B53" w:rsidRPr="002640F0"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DEA762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6C44C86"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3B8A903" w14:textId="77777777" w:rsidR="00905B53" w:rsidRPr="002640F0" w:rsidRDefault="00905B53" w:rsidP="005C1A69">
            <w:pPr>
              <w:spacing w:line="360" w:lineRule="auto"/>
              <w:rPr>
                <w:color w:val="000000"/>
                <w:sz w:val="16"/>
                <w:szCs w:val="16"/>
              </w:rPr>
            </w:pPr>
            <w:r w:rsidRPr="002640F0">
              <w:rPr>
                <w:color w:val="000000"/>
                <w:sz w:val="16"/>
                <w:szCs w:val="16"/>
              </w:rPr>
              <w:t>(2.325)</w:t>
            </w:r>
          </w:p>
        </w:tc>
        <w:tc>
          <w:tcPr>
            <w:tcW w:w="946" w:type="dxa"/>
            <w:tcBorders>
              <w:top w:val="nil"/>
              <w:left w:val="nil"/>
              <w:bottom w:val="nil"/>
              <w:right w:val="nil"/>
            </w:tcBorders>
            <w:shd w:val="clear" w:color="auto" w:fill="auto"/>
            <w:noWrap/>
            <w:vAlign w:val="center"/>
            <w:hideMark/>
          </w:tcPr>
          <w:p w14:paraId="3E38CD5A" w14:textId="77777777" w:rsidR="00905B53" w:rsidRPr="002640F0" w:rsidRDefault="00905B53" w:rsidP="005C1A69">
            <w:pPr>
              <w:spacing w:line="360" w:lineRule="auto"/>
              <w:rPr>
                <w:color w:val="000000"/>
                <w:sz w:val="16"/>
                <w:szCs w:val="16"/>
              </w:rPr>
            </w:pPr>
          </w:p>
        </w:tc>
      </w:tr>
      <w:tr w:rsidR="00905B53" w:rsidRPr="002640F0" w14:paraId="7EA4EE3D"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AF25ABA"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5E8F4F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AE83D0E"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A7B1E1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03E8104" w14:textId="77777777" w:rsidR="00905B53" w:rsidRPr="002640F0" w:rsidRDefault="00905B53" w:rsidP="005C1A69">
            <w:pPr>
              <w:spacing w:line="360" w:lineRule="auto"/>
              <w:rPr>
                <w:color w:val="000000"/>
                <w:sz w:val="16"/>
                <w:szCs w:val="16"/>
              </w:rPr>
            </w:pPr>
            <w:r w:rsidRPr="002640F0">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E871D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864E4F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B145C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8CEBFE8" w14:textId="77777777" w:rsidR="00905B53" w:rsidRPr="002640F0" w:rsidRDefault="00905B53" w:rsidP="005C1A69">
            <w:pPr>
              <w:spacing w:line="360" w:lineRule="auto"/>
              <w:rPr>
                <w:color w:val="000000"/>
                <w:sz w:val="16"/>
                <w:szCs w:val="16"/>
              </w:rPr>
            </w:pPr>
            <w:r w:rsidRPr="002640F0">
              <w:rPr>
                <w:color w:val="000000"/>
                <w:sz w:val="16"/>
                <w:szCs w:val="16"/>
              </w:rPr>
              <w:t>-4.457</w:t>
            </w:r>
          </w:p>
        </w:tc>
      </w:tr>
      <w:tr w:rsidR="00905B53" w:rsidRPr="002640F0" w14:paraId="66925C04"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8548B8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E79311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A5E813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690576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A76C3C5" w14:textId="77777777" w:rsidR="00905B53" w:rsidRPr="002640F0" w:rsidRDefault="00905B53" w:rsidP="005C1A69">
            <w:pPr>
              <w:spacing w:line="360" w:lineRule="auto"/>
              <w:rPr>
                <w:color w:val="000000"/>
                <w:sz w:val="16"/>
                <w:szCs w:val="16"/>
              </w:rPr>
            </w:pPr>
            <w:r w:rsidRPr="002640F0">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494127D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3A35E8A" w14:textId="77777777" w:rsidR="00905B53" w:rsidRPr="002640F0"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D6ECDB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ED7C44B" w14:textId="77777777" w:rsidR="00905B53" w:rsidRPr="002640F0" w:rsidRDefault="00905B53" w:rsidP="005C1A69">
            <w:pPr>
              <w:spacing w:line="360" w:lineRule="auto"/>
              <w:rPr>
                <w:color w:val="000000"/>
                <w:sz w:val="16"/>
                <w:szCs w:val="16"/>
              </w:rPr>
            </w:pPr>
            <w:r w:rsidRPr="002640F0">
              <w:rPr>
                <w:color w:val="000000"/>
                <w:sz w:val="16"/>
                <w:szCs w:val="16"/>
              </w:rPr>
              <w:t>(4.264)</w:t>
            </w:r>
          </w:p>
        </w:tc>
      </w:tr>
      <w:tr w:rsidR="00905B53" w:rsidRPr="002640F0" w14:paraId="5A2A58CC"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17E0FF84"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2DB71A4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64791AB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1503E74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1CB889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0844233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390788F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11F187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0FB77A8"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547602E" w14:textId="77777777" w:rsidTr="005C1A69">
        <w:trPr>
          <w:trHeight w:val="320"/>
        </w:trPr>
        <w:tc>
          <w:tcPr>
            <w:tcW w:w="1134" w:type="dxa"/>
            <w:tcBorders>
              <w:top w:val="nil"/>
              <w:left w:val="nil"/>
              <w:bottom w:val="nil"/>
              <w:right w:val="single" w:sz="4" w:space="0" w:color="auto"/>
            </w:tcBorders>
            <w:shd w:val="clear" w:color="auto" w:fill="auto"/>
            <w:noWrap/>
            <w:vAlign w:val="center"/>
            <w:hideMark/>
          </w:tcPr>
          <w:p w14:paraId="259D721D"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242F7A82"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C7B9B0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CF63DA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DA8ADD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B2156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28F8182C"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0C407C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0B6C500B"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2E41A8AB"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27F06770" w14:textId="7918BC18" w:rsidR="00905B53" w:rsidRPr="00057254" w:rsidRDefault="00455620" w:rsidP="00905B53">
      <w:pPr>
        <w:spacing w:before="240" w:line="480" w:lineRule="auto"/>
      </w:pPr>
      <w:r>
        <w:rPr>
          <w:b/>
          <w:bCs/>
        </w:rPr>
        <w:lastRenderedPageBreak/>
        <w:t>E.2.</w:t>
      </w:r>
      <w:r w:rsidR="00905B53" w:rsidRPr="00057254">
        <w:t xml:space="preserve"> Interactions between social capital and economic change</w:t>
      </w:r>
      <w:r w:rsidR="00905B53">
        <w:t>, 2016 elections</w:t>
      </w:r>
      <w:r w:rsidR="00905B53"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905B53" w:rsidRPr="002640F0" w14:paraId="1F4E91E9" w14:textId="77777777" w:rsidTr="005C1A69">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4CBCF9D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08C8C7BB" w14:textId="77777777" w:rsidR="00905B53" w:rsidRPr="002640F0" w:rsidRDefault="00905B53" w:rsidP="005C1A69">
            <w:pPr>
              <w:spacing w:line="360" w:lineRule="auto"/>
              <w:rPr>
                <w:b/>
                <w:bCs/>
                <w:color w:val="000000"/>
                <w:sz w:val="16"/>
                <w:szCs w:val="16"/>
              </w:rPr>
            </w:pPr>
            <w:r w:rsidRPr="002640F0">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19A30DA1" w14:textId="77777777" w:rsidR="00905B53" w:rsidRPr="002640F0" w:rsidRDefault="00905B53" w:rsidP="005C1A69">
            <w:pPr>
              <w:spacing w:line="360" w:lineRule="auto"/>
              <w:rPr>
                <w:b/>
                <w:bCs/>
                <w:color w:val="000000"/>
                <w:sz w:val="16"/>
                <w:szCs w:val="16"/>
              </w:rPr>
            </w:pPr>
            <w:r w:rsidRPr="002640F0">
              <w:rPr>
                <w:b/>
                <w:bCs/>
                <w:color w:val="000000"/>
                <w:sz w:val="16"/>
                <w:szCs w:val="16"/>
              </w:rPr>
              <w:t>Friendship clustering</w:t>
            </w:r>
          </w:p>
        </w:tc>
      </w:tr>
      <w:tr w:rsidR="00905B53" w:rsidRPr="002640F0" w14:paraId="6AF4C67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44068DE" w14:textId="77777777" w:rsidR="00905B53" w:rsidRPr="002640F0" w:rsidRDefault="00905B53" w:rsidP="005C1A69">
            <w:pPr>
              <w:spacing w:line="360" w:lineRule="auto"/>
              <w:rPr>
                <w:color w:val="000000"/>
                <w:sz w:val="16"/>
                <w:szCs w:val="16"/>
              </w:rPr>
            </w:pPr>
            <w:r w:rsidRPr="002640F0">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5603E29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6E18A1C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42044BB4"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39D9199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8B6E66E"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7BB2F57B"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1B8062A0"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27546007"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2B17EDD6"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6E4F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1DF13C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4606DB96"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1022F3F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27F628D8"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29899F5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FB2A147"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22E1DE03" w14:textId="77777777" w:rsidR="00905B53" w:rsidRPr="002640F0" w:rsidRDefault="00905B53" w:rsidP="005C1A69">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4E0EDBED" w14:textId="77777777" w:rsidR="00905B53" w:rsidRPr="002640F0" w:rsidRDefault="00905B53" w:rsidP="005C1A69">
            <w:pPr>
              <w:spacing w:line="360" w:lineRule="auto"/>
              <w:rPr>
                <w:color w:val="000000"/>
                <w:sz w:val="16"/>
                <w:szCs w:val="16"/>
              </w:rPr>
            </w:pPr>
            <w:r w:rsidRPr="002640F0">
              <w:rPr>
                <w:color w:val="000000"/>
                <w:sz w:val="16"/>
                <w:szCs w:val="16"/>
              </w:rPr>
              <w:t>(0.000)</w:t>
            </w:r>
          </w:p>
        </w:tc>
      </w:tr>
      <w:tr w:rsidR="00905B53" w:rsidRPr="002640F0" w14:paraId="5443755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00C034F" w14:textId="77777777" w:rsidR="00905B53" w:rsidRPr="002640F0" w:rsidRDefault="00905B53" w:rsidP="005C1A69">
            <w:pPr>
              <w:spacing w:line="360" w:lineRule="auto"/>
              <w:rPr>
                <w:color w:val="000000"/>
                <w:sz w:val="16"/>
                <w:szCs w:val="16"/>
              </w:rPr>
            </w:pPr>
            <w:r w:rsidRPr="002640F0">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77E7BBFF" w14:textId="77777777" w:rsidR="00905B53" w:rsidRPr="002640F0" w:rsidRDefault="00905B53" w:rsidP="005C1A69">
            <w:pPr>
              <w:spacing w:line="360" w:lineRule="auto"/>
              <w:rPr>
                <w:color w:val="000000"/>
                <w:sz w:val="16"/>
                <w:szCs w:val="16"/>
              </w:rPr>
            </w:pPr>
            <w:r w:rsidRPr="002640F0">
              <w:rPr>
                <w:color w:val="000000"/>
                <w:sz w:val="16"/>
                <w:szCs w:val="16"/>
              </w:rPr>
              <w:t>-0.07**</w:t>
            </w:r>
          </w:p>
        </w:tc>
        <w:tc>
          <w:tcPr>
            <w:tcW w:w="549" w:type="pct"/>
            <w:tcBorders>
              <w:top w:val="nil"/>
              <w:left w:val="nil"/>
              <w:bottom w:val="nil"/>
              <w:right w:val="nil"/>
            </w:tcBorders>
            <w:shd w:val="clear" w:color="auto" w:fill="auto"/>
            <w:noWrap/>
            <w:vAlign w:val="center"/>
            <w:hideMark/>
          </w:tcPr>
          <w:p w14:paraId="10241EB9" w14:textId="77777777" w:rsidR="00905B53" w:rsidRPr="002640F0" w:rsidRDefault="00905B53" w:rsidP="005C1A69">
            <w:pPr>
              <w:spacing w:line="360" w:lineRule="auto"/>
              <w:rPr>
                <w:color w:val="000000"/>
                <w:sz w:val="16"/>
                <w:szCs w:val="16"/>
              </w:rPr>
            </w:pPr>
            <w:r w:rsidRPr="002640F0">
              <w:rPr>
                <w:color w:val="000000"/>
                <w:sz w:val="16"/>
                <w:szCs w:val="16"/>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54BB6710"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49" w:type="pct"/>
            <w:tcBorders>
              <w:top w:val="nil"/>
              <w:left w:val="nil"/>
              <w:bottom w:val="nil"/>
              <w:right w:val="nil"/>
            </w:tcBorders>
            <w:shd w:val="clear" w:color="auto" w:fill="auto"/>
            <w:noWrap/>
            <w:vAlign w:val="center"/>
            <w:hideMark/>
          </w:tcPr>
          <w:p w14:paraId="346DB212" w14:textId="77777777" w:rsidR="00905B53" w:rsidRPr="002640F0" w:rsidRDefault="00905B53" w:rsidP="005C1A69">
            <w:pPr>
              <w:spacing w:line="360" w:lineRule="auto"/>
              <w:rPr>
                <w:color w:val="000000"/>
                <w:sz w:val="16"/>
                <w:szCs w:val="16"/>
              </w:rPr>
            </w:pPr>
            <w:r w:rsidRPr="002640F0">
              <w:rPr>
                <w:color w:val="000000"/>
                <w:sz w:val="16"/>
                <w:szCs w:val="16"/>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6F552D89" w14:textId="77777777" w:rsidR="00905B53" w:rsidRPr="002640F0" w:rsidRDefault="00905B53" w:rsidP="005C1A69">
            <w:pPr>
              <w:spacing w:line="360" w:lineRule="auto"/>
              <w:rPr>
                <w:color w:val="000000"/>
                <w:sz w:val="16"/>
                <w:szCs w:val="16"/>
              </w:rPr>
            </w:pPr>
            <w:r w:rsidRPr="002640F0">
              <w:rPr>
                <w:color w:val="000000"/>
                <w:sz w:val="16"/>
                <w:szCs w:val="16"/>
              </w:rPr>
              <w:t>-0.078***</w:t>
            </w:r>
          </w:p>
        </w:tc>
        <w:tc>
          <w:tcPr>
            <w:tcW w:w="550" w:type="pct"/>
            <w:tcBorders>
              <w:top w:val="nil"/>
              <w:left w:val="nil"/>
              <w:bottom w:val="nil"/>
              <w:right w:val="nil"/>
            </w:tcBorders>
            <w:shd w:val="clear" w:color="auto" w:fill="auto"/>
            <w:noWrap/>
            <w:vAlign w:val="center"/>
            <w:hideMark/>
          </w:tcPr>
          <w:p w14:paraId="31C0C82C" w14:textId="77777777" w:rsidR="00905B53" w:rsidRPr="002640F0" w:rsidRDefault="00905B53" w:rsidP="005C1A69">
            <w:pPr>
              <w:spacing w:line="360" w:lineRule="auto"/>
              <w:rPr>
                <w:color w:val="000000"/>
                <w:sz w:val="16"/>
                <w:szCs w:val="16"/>
              </w:rPr>
            </w:pPr>
            <w:r w:rsidRPr="002640F0">
              <w:rPr>
                <w:color w:val="000000"/>
                <w:sz w:val="16"/>
                <w:szCs w:val="16"/>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4BCC0CEF" w14:textId="77777777" w:rsidR="00905B53" w:rsidRPr="002640F0" w:rsidRDefault="00905B53" w:rsidP="005C1A69">
            <w:pPr>
              <w:spacing w:line="360" w:lineRule="auto"/>
              <w:rPr>
                <w:color w:val="000000"/>
                <w:sz w:val="16"/>
                <w:szCs w:val="16"/>
              </w:rPr>
            </w:pPr>
            <w:r w:rsidRPr="002640F0">
              <w:rPr>
                <w:color w:val="000000"/>
                <w:sz w:val="16"/>
                <w:szCs w:val="16"/>
              </w:rPr>
              <w:t>-0.09***</w:t>
            </w:r>
          </w:p>
        </w:tc>
        <w:tc>
          <w:tcPr>
            <w:tcW w:w="524" w:type="pct"/>
            <w:tcBorders>
              <w:top w:val="nil"/>
              <w:left w:val="nil"/>
              <w:bottom w:val="nil"/>
              <w:right w:val="nil"/>
            </w:tcBorders>
            <w:shd w:val="clear" w:color="auto" w:fill="auto"/>
            <w:noWrap/>
            <w:vAlign w:val="center"/>
            <w:hideMark/>
          </w:tcPr>
          <w:p w14:paraId="6E191B91" w14:textId="77777777" w:rsidR="00905B53" w:rsidRPr="002640F0" w:rsidRDefault="00905B53" w:rsidP="005C1A69">
            <w:pPr>
              <w:spacing w:line="360" w:lineRule="auto"/>
              <w:rPr>
                <w:color w:val="000000"/>
                <w:sz w:val="16"/>
                <w:szCs w:val="16"/>
              </w:rPr>
            </w:pPr>
            <w:r w:rsidRPr="002640F0">
              <w:rPr>
                <w:color w:val="000000"/>
                <w:sz w:val="16"/>
                <w:szCs w:val="16"/>
              </w:rPr>
              <w:t>-0.089***</w:t>
            </w:r>
          </w:p>
        </w:tc>
      </w:tr>
      <w:tr w:rsidR="00905B53" w:rsidRPr="002640F0" w14:paraId="6BB5F3E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AF9B1E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182B755E"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6424754"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47B7337D"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5A3F114F" w14:textId="77777777" w:rsidR="00905B53" w:rsidRPr="002640F0" w:rsidRDefault="00905B53" w:rsidP="005C1A69">
            <w:pPr>
              <w:spacing w:line="360" w:lineRule="auto"/>
              <w:rPr>
                <w:color w:val="000000"/>
                <w:sz w:val="16"/>
                <w:szCs w:val="16"/>
              </w:rPr>
            </w:pPr>
            <w:r w:rsidRPr="002640F0">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4087E7CE"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50" w:type="pct"/>
            <w:tcBorders>
              <w:top w:val="nil"/>
              <w:left w:val="nil"/>
              <w:bottom w:val="nil"/>
              <w:right w:val="nil"/>
            </w:tcBorders>
            <w:shd w:val="clear" w:color="auto" w:fill="auto"/>
            <w:noWrap/>
            <w:vAlign w:val="center"/>
            <w:hideMark/>
          </w:tcPr>
          <w:p w14:paraId="38D49716"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4EB50B3F" w14:textId="77777777" w:rsidR="00905B53" w:rsidRPr="002640F0" w:rsidRDefault="00905B53" w:rsidP="005C1A69">
            <w:pPr>
              <w:spacing w:line="360" w:lineRule="auto"/>
              <w:rPr>
                <w:color w:val="000000"/>
                <w:sz w:val="16"/>
                <w:szCs w:val="16"/>
              </w:rPr>
            </w:pPr>
            <w:r w:rsidRPr="002640F0">
              <w:rPr>
                <w:color w:val="000000"/>
                <w:sz w:val="16"/>
                <w:szCs w:val="16"/>
              </w:rPr>
              <w:t>(0.023)</w:t>
            </w:r>
          </w:p>
        </w:tc>
        <w:tc>
          <w:tcPr>
            <w:tcW w:w="524" w:type="pct"/>
            <w:tcBorders>
              <w:top w:val="nil"/>
              <w:left w:val="nil"/>
              <w:bottom w:val="nil"/>
              <w:right w:val="nil"/>
            </w:tcBorders>
            <w:shd w:val="clear" w:color="auto" w:fill="auto"/>
            <w:noWrap/>
            <w:vAlign w:val="center"/>
            <w:hideMark/>
          </w:tcPr>
          <w:p w14:paraId="127D4B14" w14:textId="77777777" w:rsidR="00905B53" w:rsidRPr="002640F0" w:rsidRDefault="00905B53" w:rsidP="005C1A69">
            <w:pPr>
              <w:spacing w:line="360" w:lineRule="auto"/>
              <w:rPr>
                <w:color w:val="000000"/>
                <w:sz w:val="16"/>
                <w:szCs w:val="16"/>
              </w:rPr>
            </w:pPr>
            <w:r w:rsidRPr="002640F0">
              <w:rPr>
                <w:color w:val="000000"/>
                <w:sz w:val="16"/>
                <w:szCs w:val="16"/>
              </w:rPr>
              <w:t>(0.023)</w:t>
            </w:r>
          </w:p>
        </w:tc>
      </w:tr>
      <w:tr w:rsidR="00905B53" w:rsidRPr="002640F0" w14:paraId="144E60C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5B33F2" w14:textId="77777777" w:rsidR="00905B53" w:rsidRPr="002640F0" w:rsidRDefault="00905B53" w:rsidP="005C1A69">
            <w:pPr>
              <w:spacing w:line="360" w:lineRule="auto"/>
              <w:rPr>
                <w:color w:val="000000"/>
                <w:sz w:val="16"/>
                <w:szCs w:val="16"/>
              </w:rPr>
            </w:pPr>
            <w:r w:rsidRPr="002640F0">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4BE49FF5" w14:textId="77777777" w:rsidR="00905B53" w:rsidRPr="002640F0" w:rsidRDefault="00905B53" w:rsidP="005C1A69">
            <w:pPr>
              <w:spacing w:line="360" w:lineRule="auto"/>
              <w:rPr>
                <w:color w:val="000000"/>
                <w:sz w:val="16"/>
                <w:szCs w:val="16"/>
              </w:rPr>
            </w:pPr>
            <w:r w:rsidRPr="002640F0">
              <w:rPr>
                <w:color w:val="000000"/>
                <w:sz w:val="16"/>
                <w:szCs w:val="16"/>
              </w:rPr>
              <w:t>1.016***</w:t>
            </w:r>
          </w:p>
        </w:tc>
        <w:tc>
          <w:tcPr>
            <w:tcW w:w="549" w:type="pct"/>
            <w:tcBorders>
              <w:top w:val="nil"/>
              <w:left w:val="nil"/>
              <w:bottom w:val="nil"/>
              <w:right w:val="nil"/>
            </w:tcBorders>
            <w:shd w:val="clear" w:color="auto" w:fill="auto"/>
            <w:noWrap/>
            <w:vAlign w:val="center"/>
            <w:hideMark/>
          </w:tcPr>
          <w:p w14:paraId="1CD95A10"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5960EC68" w14:textId="77777777" w:rsidR="00905B53" w:rsidRPr="002640F0" w:rsidRDefault="00905B53" w:rsidP="005C1A69">
            <w:pPr>
              <w:spacing w:line="360" w:lineRule="auto"/>
              <w:rPr>
                <w:color w:val="000000"/>
                <w:sz w:val="16"/>
                <w:szCs w:val="16"/>
              </w:rPr>
            </w:pPr>
            <w:r w:rsidRPr="002640F0">
              <w:rPr>
                <w:color w:val="000000"/>
                <w:sz w:val="16"/>
                <w:szCs w:val="16"/>
              </w:rPr>
              <w:t>2.542***</w:t>
            </w:r>
          </w:p>
        </w:tc>
        <w:tc>
          <w:tcPr>
            <w:tcW w:w="549" w:type="pct"/>
            <w:tcBorders>
              <w:top w:val="nil"/>
              <w:left w:val="nil"/>
              <w:bottom w:val="nil"/>
              <w:right w:val="nil"/>
            </w:tcBorders>
            <w:shd w:val="clear" w:color="auto" w:fill="auto"/>
            <w:noWrap/>
            <w:vAlign w:val="center"/>
            <w:hideMark/>
          </w:tcPr>
          <w:p w14:paraId="765A2E64" w14:textId="77777777" w:rsidR="00905B53" w:rsidRPr="002640F0" w:rsidRDefault="00905B53" w:rsidP="005C1A69">
            <w:pPr>
              <w:spacing w:line="360" w:lineRule="auto"/>
              <w:rPr>
                <w:color w:val="000000"/>
                <w:sz w:val="16"/>
                <w:szCs w:val="16"/>
              </w:rPr>
            </w:pPr>
            <w:r w:rsidRPr="002640F0">
              <w:rPr>
                <w:color w:val="000000"/>
                <w:sz w:val="16"/>
                <w:szCs w:val="16"/>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7CB29FA5" w14:textId="77777777" w:rsidR="00905B53" w:rsidRPr="002640F0" w:rsidRDefault="00905B53" w:rsidP="005C1A69">
            <w:pPr>
              <w:spacing w:line="360" w:lineRule="auto"/>
              <w:rPr>
                <w:color w:val="000000"/>
                <w:sz w:val="16"/>
                <w:szCs w:val="16"/>
              </w:rPr>
            </w:pPr>
            <w:r w:rsidRPr="002640F0">
              <w:rPr>
                <w:color w:val="000000"/>
                <w:sz w:val="16"/>
                <w:szCs w:val="16"/>
              </w:rPr>
              <w:t>0.713***</w:t>
            </w:r>
          </w:p>
        </w:tc>
        <w:tc>
          <w:tcPr>
            <w:tcW w:w="550" w:type="pct"/>
            <w:tcBorders>
              <w:top w:val="nil"/>
              <w:left w:val="nil"/>
              <w:bottom w:val="nil"/>
              <w:right w:val="nil"/>
            </w:tcBorders>
            <w:shd w:val="clear" w:color="auto" w:fill="auto"/>
            <w:noWrap/>
            <w:vAlign w:val="center"/>
            <w:hideMark/>
          </w:tcPr>
          <w:p w14:paraId="6BA37DBE" w14:textId="77777777" w:rsidR="00905B53" w:rsidRPr="002640F0" w:rsidRDefault="00905B53" w:rsidP="005C1A69">
            <w:pPr>
              <w:spacing w:line="360" w:lineRule="auto"/>
              <w:rPr>
                <w:color w:val="000000"/>
                <w:sz w:val="16"/>
                <w:szCs w:val="16"/>
              </w:rPr>
            </w:pPr>
            <w:r w:rsidRPr="002640F0">
              <w:rPr>
                <w:color w:val="000000"/>
                <w:sz w:val="16"/>
                <w:szCs w:val="16"/>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7A1BC526" w14:textId="77777777" w:rsidR="00905B53" w:rsidRPr="002640F0" w:rsidRDefault="00905B53" w:rsidP="005C1A69">
            <w:pPr>
              <w:spacing w:line="360" w:lineRule="auto"/>
              <w:rPr>
                <w:color w:val="000000"/>
                <w:sz w:val="16"/>
                <w:szCs w:val="16"/>
              </w:rPr>
            </w:pPr>
            <w:r w:rsidRPr="002640F0">
              <w:rPr>
                <w:color w:val="000000"/>
                <w:sz w:val="16"/>
                <w:szCs w:val="16"/>
              </w:rPr>
              <w:t>0.435*</w:t>
            </w:r>
          </w:p>
        </w:tc>
        <w:tc>
          <w:tcPr>
            <w:tcW w:w="524" w:type="pct"/>
            <w:tcBorders>
              <w:top w:val="nil"/>
              <w:left w:val="nil"/>
              <w:bottom w:val="nil"/>
              <w:right w:val="nil"/>
            </w:tcBorders>
            <w:shd w:val="clear" w:color="auto" w:fill="auto"/>
            <w:noWrap/>
            <w:vAlign w:val="center"/>
            <w:hideMark/>
          </w:tcPr>
          <w:p w14:paraId="16674F00" w14:textId="77777777" w:rsidR="00905B53" w:rsidRPr="002640F0" w:rsidRDefault="00905B53" w:rsidP="005C1A69">
            <w:pPr>
              <w:spacing w:line="360" w:lineRule="auto"/>
              <w:rPr>
                <w:color w:val="000000"/>
                <w:sz w:val="16"/>
                <w:szCs w:val="16"/>
              </w:rPr>
            </w:pPr>
            <w:r w:rsidRPr="002640F0">
              <w:rPr>
                <w:color w:val="000000"/>
                <w:sz w:val="16"/>
                <w:szCs w:val="16"/>
              </w:rPr>
              <w:t>0.2</w:t>
            </w:r>
          </w:p>
        </w:tc>
      </w:tr>
      <w:tr w:rsidR="00905B53" w:rsidRPr="002640F0" w14:paraId="0742B46A"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DE3B1D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329A4F9" w14:textId="77777777" w:rsidR="00905B53" w:rsidRPr="002640F0" w:rsidRDefault="00905B53" w:rsidP="005C1A69">
            <w:pPr>
              <w:spacing w:line="360" w:lineRule="auto"/>
              <w:rPr>
                <w:color w:val="000000"/>
                <w:sz w:val="16"/>
                <w:szCs w:val="16"/>
              </w:rPr>
            </w:pPr>
            <w:r w:rsidRPr="002640F0">
              <w:rPr>
                <w:color w:val="000000"/>
                <w:sz w:val="16"/>
                <w:szCs w:val="16"/>
              </w:rPr>
              <w:t>(0.063)</w:t>
            </w:r>
          </w:p>
        </w:tc>
        <w:tc>
          <w:tcPr>
            <w:tcW w:w="549" w:type="pct"/>
            <w:tcBorders>
              <w:top w:val="nil"/>
              <w:left w:val="nil"/>
              <w:bottom w:val="nil"/>
              <w:right w:val="nil"/>
            </w:tcBorders>
            <w:shd w:val="clear" w:color="auto" w:fill="auto"/>
            <w:noWrap/>
            <w:vAlign w:val="center"/>
            <w:hideMark/>
          </w:tcPr>
          <w:p w14:paraId="2FAABC93" w14:textId="77777777" w:rsidR="00905B53" w:rsidRPr="002640F0" w:rsidRDefault="00905B53" w:rsidP="005C1A69">
            <w:pPr>
              <w:spacing w:line="360" w:lineRule="auto"/>
              <w:rPr>
                <w:color w:val="000000"/>
                <w:sz w:val="16"/>
                <w:szCs w:val="16"/>
              </w:rPr>
            </w:pPr>
            <w:r w:rsidRPr="002640F0">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44111E41" w14:textId="77777777" w:rsidR="00905B53" w:rsidRPr="002640F0" w:rsidRDefault="00905B53" w:rsidP="005C1A69">
            <w:pPr>
              <w:spacing w:line="360" w:lineRule="auto"/>
              <w:rPr>
                <w:color w:val="000000"/>
                <w:sz w:val="16"/>
                <w:szCs w:val="16"/>
              </w:rPr>
            </w:pPr>
            <w:r w:rsidRPr="002640F0">
              <w:rPr>
                <w:color w:val="000000"/>
                <w:sz w:val="16"/>
                <w:szCs w:val="16"/>
              </w:rPr>
              <w:t>(0.339)</w:t>
            </w:r>
          </w:p>
        </w:tc>
        <w:tc>
          <w:tcPr>
            <w:tcW w:w="549" w:type="pct"/>
            <w:tcBorders>
              <w:top w:val="nil"/>
              <w:left w:val="nil"/>
              <w:bottom w:val="nil"/>
              <w:right w:val="nil"/>
            </w:tcBorders>
            <w:shd w:val="clear" w:color="auto" w:fill="auto"/>
            <w:noWrap/>
            <w:vAlign w:val="center"/>
            <w:hideMark/>
          </w:tcPr>
          <w:p w14:paraId="5FC28F0F" w14:textId="77777777" w:rsidR="00905B53" w:rsidRPr="002640F0" w:rsidRDefault="00905B53" w:rsidP="005C1A69">
            <w:pPr>
              <w:spacing w:line="360" w:lineRule="auto"/>
              <w:rPr>
                <w:color w:val="000000"/>
                <w:sz w:val="16"/>
                <w:szCs w:val="16"/>
              </w:rPr>
            </w:pPr>
            <w:r w:rsidRPr="002640F0">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45F71E6C" w14:textId="77777777" w:rsidR="00905B53" w:rsidRPr="002640F0" w:rsidRDefault="00905B53" w:rsidP="005C1A69">
            <w:pPr>
              <w:spacing w:line="360" w:lineRule="auto"/>
              <w:rPr>
                <w:color w:val="000000"/>
                <w:sz w:val="16"/>
                <w:szCs w:val="16"/>
              </w:rPr>
            </w:pPr>
            <w:r w:rsidRPr="002640F0">
              <w:rPr>
                <w:color w:val="000000"/>
                <w:sz w:val="16"/>
                <w:szCs w:val="16"/>
              </w:rPr>
              <w:t>(0.05)</w:t>
            </w:r>
          </w:p>
        </w:tc>
        <w:tc>
          <w:tcPr>
            <w:tcW w:w="550" w:type="pct"/>
            <w:tcBorders>
              <w:top w:val="nil"/>
              <w:left w:val="nil"/>
              <w:bottom w:val="nil"/>
              <w:right w:val="nil"/>
            </w:tcBorders>
            <w:shd w:val="clear" w:color="auto" w:fill="auto"/>
            <w:noWrap/>
            <w:vAlign w:val="center"/>
            <w:hideMark/>
          </w:tcPr>
          <w:p w14:paraId="3456E542" w14:textId="77777777" w:rsidR="00905B53" w:rsidRPr="002640F0" w:rsidRDefault="00905B53" w:rsidP="005C1A69">
            <w:pPr>
              <w:spacing w:line="360" w:lineRule="auto"/>
              <w:rPr>
                <w:color w:val="000000"/>
                <w:sz w:val="16"/>
                <w:szCs w:val="16"/>
              </w:rPr>
            </w:pPr>
            <w:r w:rsidRPr="002640F0">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04A5EE85" w14:textId="77777777" w:rsidR="00905B53" w:rsidRPr="002640F0" w:rsidRDefault="00905B53" w:rsidP="005C1A69">
            <w:pPr>
              <w:spacing w:line="360" w:lineRule="auto"/>
              <w:rPr>
                <w:color w:val="000000"/>
                <w:sz w:val="16"/>
                <w:szCs w:val="16"/>
              </w:rPr>
            </w:pPr>
            <w:r w:rsidRPr="002640F0">
              <w:rPr>
                <w:color w:val="000000"/>
                <w:sz w:val="16"/>
                <w:szCs w:val="16"/>
              </w:rPr>
              <w:t>(0.2)</w:t>
            </w:r>
          </w:p>
        </w:tc>
        <w:tc>
          <w:tcPr>
            <w:tcW w:w="524" w:type="pct"/>
            <w:tcBorders>
              <w:top w:val="nil"/>
              <w:left w:val="nil"/>
              <w:bottom w:val="nil"/>
              <w:right w:val="nil"/>
            </w:tcBorders>
            <w:shd w:val="clear" w:color="auto" w:fill="auto"/>
            <w:noWrap/>
            <w:vAlign w:val="center"/>
            <w:hideMark/>
          </w:tcPr>
          <w:p w14:paraId="6CBC1A1D" w14:textId="77777777" w:rsidR="00905B53" w:rsidRPr="002640F0" w:rsidRDefault="00905B53" w:rsidP="005C1A69">
            <w:pPr>
              <w:spacing w:line="360" w:lineRule="auto"/>
              <w:rPr>
                <w:color w:val="000000"/>
                <w:sz w:val="16"/>
                <w:szCs w:val="16"/>
              </w:rPr>
            </w:pPr>
            <w:r w:rsidRPr="002640F0">
              <w:rPr>
                <w:color w:val="000000"/>
                <w:sz w:val="16"/>
                <w:szCs w:val="16"/>
              </w:rPr>
              <w:t>(0.267)</w:t>
            </w:r>
          </w:p>
        </w:tc>
      </w:tr>
      <w:tr w:rsidR="00905B53" w:rsidRPr="002640F0" w14:paraId="35DCCA2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50FECF3" w14:textId="77777777" w:rsidR="00905B53" w:rsidRPr="002640F0" w:rsidRDefault="00905B53" w:rsidP="005C1A69">
            <w:pPr>
              <w:spacing w:line="360" w:lineRule="auto"/>
              <w:rPr>
                <w:color w:val="000000"/>
                <w:sz w:val="16"/>
                <w:szCs w:val="16"/>
              </w:rPr>
            </w:pPr>
            <w:r w:rsidRPr="002640F0">
              <w:rPr>
                <w:color w:val="000000"/>
                <w:sz w:val="16"/>
                <w:szCs w:val="16"/>
              </w:rPr>
              <w:t>Employment change 1980-2016</w:t>
            </w:r>
          </w:p>
        </w:tc>
        <w:tc>
          <w:tcPr>
            <w:tcW w:w="551" w:type="pct"/>
            <w:tcBorders>
              <w:top w:val="nil"/>
              <w:left w:val="nil"/>
              <w:bottom w:val="nil"/>
              <w:right w:val="single" w:sz="4" w:space="0" w:color="auto"/>
            </w:tcBorders>
            <w:shd w:val="clear" w:color="auto" w:fill="auto"/>
            <w:noWrap/>
            <w:vAlign w:val="center"/>
            <w:hideMark/>
          </w:tcPr>
          <w:p w14:paraId="6F01E0B8" w14:textId="77777777" w:rsidR="00905B53" w:rsidRPr="002640F0" w:rsidRDefault="00905B53" w:rsidP="005C1A69">
            <w:pPr>
              <w:spacing w:line="360" w:lineRule="auto"/>
              <w:rPr>
                <w:color w:val="000000"/>
                <w:sz w:val="16"/>
                <w:szCs w:val="16"/>
              </w:rPr>
            </w:pPr>
            <w:r w:rsidRPr="002640F0">
              <w:rPr>
                <w:color w:val="000000"/>
                <w:sz w:val="16"/>
                <w:szCs w:val="16"/>
              </w:rPr>
              <w:t>18.692***</w:t>
            </w:r>
          </w:p>
        </w:tc>
        <w:tc>
          <w:tcPr>
            <w:tcW w:w="549" w:type="pct"/>
            <w:tcBorders>
              <w:top w:val="nil"/>
              <w:left w:val="nil"/>
              <w:bottom w:val="nil"/>
              <w:right w:val="nil"/>
            </w:tcBorders>
            <w:shd w:val="clear" w:color="auto" w:fill="auto"/>
            <w:noWrap/>
            <w:vAlign w:val="center"/>
            <w:hideMark/>
          </w:tcPr>
          <w:p w14:paraId="3616E6C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79F7A5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24471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C8637A" w14:textId="77777777" w:rsidR="00905B53" w:rsidRPr="002640F0" w:rsidRDefault="00905B53" w:rsidP="005C1A69">
            <w:pPr>
              <w:spacing w:line="360" w:lineRule="auto"/>
              <w:rPr>
                <w:color w:val="000000"/>
                <w:sz w:val="16"/>
                <w:szCs w:val="16"/>
              </w:rPr>
            </w:pPr>
            <w:r w:rsidRPr="002640F0">
              <w:rPr>
                <w:color w:val="000000"/>
                <w:sz w:val="16"/>
                <w:szCs w:val="16"/>
              </w:rPr>
              <w:t>-2.781***</w:t>
            </w:r>
          </w:p>
        </w:tc>
        <w:tc>
          <w:tcPr>
            <w:tcW w:w="550" w:type="pct"/>
            <w:tcBorders>
              <w:top w:val="nil"/>
              <w:left w:val="nil"/>
              <w:bottom w:val="nil"/>
              <w:right w:val="nil"/>
            </w:tcBorders>
            <w:shd w:val="clear" w:color="auto" w:fill="auto"/>
            <w:noWrap/>
            <w:vAlign w:val="center"/>
            <w:hideMark/>
          </w:tcPr>
          <w:p w14:paraId="509CE72E"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E5DC1D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DE1ADFE" w14:textId="77777777" w:rsidR="00905B53" w:rsidRPr="002640F0" w:rsidRDefault="00905B53" w:rsidP="005C1A69">
            <w:pPr>
              <w:spacing w:line="360" w:lineRule="auto"/>
              <w:rPr>
                <w:color w:val="000000"/>
                <w:sz w:val="16"/>
                <w:szCs w:val="16"/>
              </w:rPr>
            </w:pPr>
          </w:p>
        </w:tc>
      </w:tr>
      <w:tr w:rsidR="00905B53" w:rsidRPr="002640F0" w14:paraId="33CC9E2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244350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DB4095E" w14:textId="77777777" w:rsidR="00905B53" w:rsidRPr="002640F0" w:rsidRDefault="00905B53" w:rsidP="005C1A69">
            <w:pPr>
              <w:spacing w:line="360" w:lineRule="auto"/>
              <w:rPr>
                <w:color w:val="000000"/>
                <w:sz w:val="16"/>
                <w:szCs w:val="16"/>
              </w:rPr>
            </w:pPr>
            <w:r w:rsidRPr="002640F0">
              <w:rPr>
                <w:color w:val="000000"/>
                <w:sz w:val="16"/>
                <w:szCs w:val="16"/>
              </w:rPr>
              <w:t>(2.369)</w:t>
            </w:r>
          </w:p>
        </w:tc>
        <w:tc>
          <w:tcPr>
            <w:tcW w:w="549" w:type="pct"/>
            <w:tcBorders>
              <w:top w:val="nil"/>
              <w:left w:val="nil"/>
              <w:bottom w:val="nil"/>
              <w:right w:val="nil"/>
            </w:tcBorders>
            <w:shd w:val="clear" w:color="auto" w:fill="auto"/>
            <w:noWrap/>
            <w:vAlign w:val="center"/>
            <w:hideMark/>
          </w:tcPr>
          <w:p w14:paraId="3ED8264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4238E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88EDDF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BE584CC" w14:textId="77777777" w:rsidR="00905B53" w:rsidRPr="002640F0" w:rsidRDefault="00905B53" w:rsidP="005C1A69">
            <w:pPr>
              <w:spacing w:line="360" w:lineRule="auto"/>
              <w:rPr>
                <w:color w:val="000000"/>
                <w:sz w:val="16"/>
                <w:szCs w:val="16"/>
              </w:rPr>
            </w:pPr>
            <w:r w:rsidRPr="002640F0">
              <w:rPr>
                <w:color w:val="000000"/>
                <w:sz w:val="16"/>
                <w:szCs w:val="16"/>
              </w:rPr>
              <w:t>(0.658)</w:t>
            </w:r>
          </w:p>
        </w:tc>
        <w:tc>
          <w:tcPr>
            <w:tcW w:w="550" w:type="pct"/>
            <w:tcBorders>
              <w:top w:val="nil"/>
              <w:left w:val="nil"/>
              <w:bottom w:val="nil"/>
              <w:right w:val="nil"/>
            </w:tcBorders>
            <w:shd w:val="clear" w:color="auto" w:fill="auto"/>
            <w:noWrap/>
            <w:vAlign w:val="center"/>
            <w:hideMark/>
          </w:tcPr>
          <w:p w14:paraId="2F2477ED"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1995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18E868C" w14:textId="77777777" w:rsidR="00905B53" w:rsidRPr="002640F0" w:rsidRDefault="00905B53" w:rsidP="005C1A69">
            <w:pPr>
              <w:spacing w:line="360" w:lineRule="auto"/>
              <w:rPr>
                <w:color w:val="000000"/>
                <w:sz w:val="16"/>
                <w:szCs w:val="16"/>
              </w:rPr>
            </w:pPr>
          </w:p>
        </w:tc>
      </w:tr>
      <w:tr w:rsidR="00905B53" w:rsidRPr="002640F0" w14:paraId="1EAC5269"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4BDAEF5E" w14:textId="77777777" w:rsidR="00905B53" w:rsidRPr="002640F0" w:rsidRDefault="00905B53" w:rsidP="005C1A69">
            <w:pPr>
              <w:spacing w:line="360" w:lineRule="auto"/>
              <w:rPr>
                <w:color w:val="000000"/>
                <w:sz w:val="16"/>
                <w:szCs w:val="16"/>
              </w:rPr>
            </w:pPr>
            <w:r w:rsidRPr="002640F0">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291DB6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3EB4B4E" w14:textId="77777777" w:rsidR="00905B53" w:rsidRPr="002640F0" w:rsidRDefault="00905B53" w:rsidP="005C1A69">
            <w:pPr>
              <w:spacing w:line="360" w:lineRule="auto"/>
              <w:rPr>
                <w:color w:val="000000"/>
                <w:sz w:val="16"/>
                <w:szCs w:val="16"/>
              </w:rPr>
            </w:pPr>
            <w:r w:rsidRPr="002640F0">
              <w:rPr>
                <w:color w:val="000000"/>
                <w:sz w:val="16"/>
                <w:szCs w:val="16"/>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24B4F0E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C8A108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7A9D42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93BC6D5" w14:textId="77777777" w:rsidR="00905B53" w:rsidRPr="002640F0" w:rsidRDefault="00905B53" w:rsidP="005C1A69">
            <w:pPr>
              <w:spacing w:line="360" w:lineRule="auto"/>
              <w:rPr>
                <w:color w:val="000000"/>
                <w:sz w:val="16"/>
                <w:szCs w:val="16"/>
              </w:rPr>
            </w:pPr>
            <w:r w:rsidRPr="002640F0">
              <w:rPr>
                <w:color w:val="000000"/>
                <w:sz w:val="16"/>
                <w:szCs w:val="16"/>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0547D9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0649B73" w14:textId="77777777" w:rsidR="00905B53" w:rsidRPr="002640F0" w:rsidRDefault="00905B53" w:rsidP="005C1A69">
            <w:pPr>
              <w:spacing w:line="360" w:lineRule="auto"/>
              <w:rPr>
                <w:color w:val="000000"/>
                <w:sz w:val="16"/>
                <w:szCs w:val="16"/>
              </w:rPr>
            </w:pPr>
          </w:p>
        </w:tc>
      </w:tr>
      <w:tr w:rsidR="00905B53" w:rsidRPr="002640F0" w14:paraId="1590C46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3E25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C83AF8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2F0816A" w14:textId="77777777" w:rsidR="00905B53" w:rsidRPr="002640F0" w:rsidRDefault="00905B53" w:rsidP="005C1A69">
            <w:pPr>
              <w:spacing w:line="360" w:lineRule="auto"/>
              <w:rPr>
                <w:color w:val="000000"/>
                <w:sz w:val="16"/>
                <w:szCs w:val="16"/>
              </w:rPr>
            </w:pPr>
            <w:r w:rsidRPr="002640F0">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6FA1970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52BA104"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5CCD63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6E42EBEC" w14:textId="77777777" w:rsidR="00905B53" w:rsidRPr="002640F0" w:rsidRDefault="00905B53" w:rsidP="005C1A69">
            <w:pPr>
              <w:spacing w:line="360" w:lineRule="auto"/>
              <w:rPr>
                <w:color w:val="000000"/>
                <w:sz w:val="16"/>
                <w:szCs w:val="16"/>
              </w:rPr>
            </w:pPr>
            <w:r w:rsidRPr="002640F0">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1861A4D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4FC7E93" w14:textId="77777777" w:rsidR="00905B53" w:rsidRPr="002640F0" w:rsidRDefault="00905B53" w:rsidP="005C1A69">
            <w:pPr>
              <w:spacing w:line="360" w:lineRule="auto"/>
              <w:rPr>
                <w:color w:val="000000"/>
                <w:sz w:val="16"/>
                <w:szCs w:val="16"/>
              </w:rPr>
            </w:pPr>
          </w:p>
        </w:tc>
      </w:tr>
      <w:tr w:rsidR="00905B53" w:rsidRPr="002640F0" w14:paraId="338DFCA8"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DCAF4E3" w14:textId="77777777" w:rsidR="00905B53" w:rsidRPr="002640F0" w:rsidRDefault="00905B53" w:rsidP="005C1A69">
            <w:pPr>
              <w:spacing w:line="360" w:lineRule="auto"/>
              <w:rPr>
                <w:color w:val="000000"/>
                <w:sz w:val="16"/>
                <w:szCs w:val="16"/>
              </w:rPr>
            </w:pPr>
            <w:r w:rsidRPr="002640F0">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1E218A0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7B8CEB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7DE0CDA" w14:textId="77777777" w:rsidR="00905B53" w:rsidRPr="002640F0" w:rsidRDefault="00905B53" w:rsidP="005C1A69">
            <w:pPr>
              <w:spacing w:line="360" w:lineRule="auto"/>
              <w:rPr>
                <w:color w:val="000000"/>
                <w:sz w:val="16"/>
                <w:szCs w:val="16"/>
              </w:rPr>
            </w:pPr>
            <w:r w:rsidRPr="002640F0">
              <w:rPr>
                <w:color w:val="000000"/>
                <w:sz w:val="16"/>
                <w:szCs w:val="16"/>
              </w:rPr>
              <w:t>44.4***</w:t>
            </w:r>
          </w:p>
        </w:tc>
        <w:tc>
          <w:tcPr>
            <w:tcW w:w="549" w:type="pct"/>
            <w:tcBorders>
              <w:top w:val="nil"/>
              <w:left w:val="nil"/>
              <w:bottom w:val="nil"/>
              <w:right w:val="nil"/>
            </w:tcBorders>
            <w:shd w:val="clear" w:color="auto" w:fill="auto"/>
            <w:noWrap/>
            <w:vAlign w:val="center"/>
            <w:hideMark/>
          </w:tcPr>
          <w:p w14:paraId="7C9FFC0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093B96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E3BCA9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D771C6" w14:textId="77777777" w:rsidR="00905B53" w:rsidRPr="002640F0" w:rsidRDefault="00905B53" w:rsidP="005C1A69">
            <w:pPr>
              <w:spacing w:line="360" w:lineRule="auto"/>
              <w:rPr>
                <w:color w:val="000000"/>
                <w:sz w:val="16"/>
                <w:szCs w:val="16"/>
              </w:rPr>
            </w:pPr>
            <w:r w:rsidRPr="002640F0">
              <w:rPr>
                <w:color w:val="000000"/>
                <w:sz w:val="16"/>
                <w:szCs w:val="16"/>
              </w:rPr>
              <w:t>-1.113†</w:t>
            </w:r>
          </w:p>
        </w:tc>
        <w:tc>
          <w:tcPr>
            <w:tcW w:w="524" w:type="pct"/>
            <w:tcBorders>
              <w:top w:val="nil"/>
              <w:left w:val="nil"/>
              <w:bottom w:val="nil"/>
              <w:right w:val="nil"/>
            </w:tcBorders>
            <w:shd w:val="clear" w:color="auto" w:fill="auto"/>
            <w:noWrap/>
            <w:vAlign w:val="center"/>
            <w:hideMark/>
          </w:tcPr>
          <w:p w14:paraId="023482E3" w14:textId="77777777" w:rsidR="00905B53" w:rsidRPr="002640F0" w:rsidRDefault="00905B53" w:rsidP="005C1A69">
            <w:pPr>
              <w:spacing w:line="360" w:lineRule="auto"/>
              <w:rPr>
                <w:color w:val="000000"/>
                <w:sz w:val="16"/>
                <w:szCs w:val="16"/>
              </w:rPr>
            </w:pPr>
          </w:p>
        </w:tc>
      </w:tr>
      <w:tr w:rsidR="00905B53" w:rsidRPr="002640F0" w14:paraId="49B1957F"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92289B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0AAD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DAD829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47815A8" w14:textId="77777777" w:rsidR="00905B53" w:rsidRPr="002640F0" w:rsidRDefault="00905B53" w:rsidP="005C1A69">
            <w:pPr>
              <w:spacing w:line="360" w:lineRule="auto"/>
              <w:rPr>
                <w:color w:val="000000"/>
                <w:sz w:val="16"/>
                <w:szCs w:val="16"/>
              </w:rPr>
            </w:pPr>
            <w:r w:rsidRPr="002640F0">
              <w:rPr>
                <w:color w:val="000000"/>
                <w:sz w:val="16"/>
                <w:szCs w:val="16"/>
              </w:rPr>
              <w:t>(8.247)</w:t>
            </w:r>
          </w:p>
        </w:tc>
        <w:tc>
          <w:tcPr>
            <w:tcW w:w="549" w:type="pct"/>
            <w:tcBorders>
              <w:top w:val="nil"/>
              <w:left w:val="nil"/>
              <w:bottom w:val="nil"/>
              <w:right w:val="nil"/>
            </w:tcBorders>
            <w:shd w:val="clear" w:color="auto" w:fill="auto"/>
            <w:noWrap/>
            <w:vAlign w:val="center"/>
            <w:hideMark/>
          </w:tcPr>
          <w:p w14:paraId="5DE37AFD"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F2152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4223975"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0031180" w14:textId="77777777" w:rsidR="00905B53" w:rsidRPr="002640F0" w:rsidRDefault="00905B53" w:rsidP="005C1A69">
            <w:pPr>
              <w:spacing w:line="360" w:lineRule="auto"/>
              <w:rPr>
                <w:color w:val="000000"/>
                <w:sz w:val="16"/>
                <w:szCs w:val="16"/>
              </w:rPr>
            </w:pPr>
            <w:r w:rsidRPr="002640F0">
              <w:rPr>
                <w:color w:val="000000"/>
                <w:sz w:val="16"/>
                <w:szCs w:val="16"/>
              </w:rPr>
              <w:t>(0.623)</w:t>
            </w:r>
          </w:p>
        </w:tc>
        <w:tc>
          <w:tcPr>
            <w:tcW w:w="524" w:type="pct"/>
            <w:tcBorders>
              <w:top w:val="nil"/>
              <w:left w:val="nil"/>
              <w:bottom w:val="nil"/>
              <w:right w:val="nil"/>
            </w:tcBorders>
            <w:shd w:val="clear" w:color="auto" w:fill="auto"/>
            <w:noWrap/>
            <w:vAlign w:val="center"/>
            <w:hideMark/>
          </w:tcPr>
          <w:p w14:paraId="30C326BB" w14:textId="77777777" w:rsidR="00905B53" w:rsidRPr="002640F0" w:rsidRDefault="00905B53" w:rsidP="005C1A69">
            <w:pPr>
              <w:spacing w:line="360" w:lineRule="auto"/>
              <w:rPr>
                <w:color w:val="000000"/>
                <w:sz w:val="16"/>
                <w:szCs w:val="16"/>
              </w:rPr>
            </w:pPr>
          </w:p>
        </w:tc>
      </w:tr>
      <w:tr w:rsidR="00905B53" w:rsidRPr="002640F0" w14:paraId="21701FF7"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CC10081" w14:textId="77777777" w:rsidR="00905B53" w:rsidRPr="002640F0" w:rsidRDefault="00905B53" w:rsidP="005C1A69">
            <w:pPr>
              <w:spacing w:line="360" w:lineRule="auto"/>
              <w:rPr>
                <w:color w:val="000000"/>
                <w:sz w:val="16"/>
                <w:szCs w:val="16"/>
              </w:rPr>
            </w:pPr>
            <w:r w:rsidRPr="002640F0">
              <w:rPr>
                <w:color w:val="000000"/>
                <w:sz w:val="16"/>
                <w:szCs w:val="16"/>
              </w:rPr>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533D26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C04CEC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F7D43C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39E8FB2" w14:textId="77777777" w:rsidR="00905B53" w:rsidRPr="002640F0" w:rsidRDefault="00905B53" w:rsidP="005C1A69">
            <w:pPr>
              <w:spacing w:line="360" w:lineRule="auto"/>
              <w:rPr>
                <w:color w:val="000000"/>
                <w:sz w:val="16"/>
                <w:szCs w:val="16"/>
              </w:rPr>
            </w:pPr>
            <w:r w:rsidRPr="002640F0">
              <w:rPr>
                <w:color w:val="000000"/>
                <w:sz w:val="16"/>
                <w:szCs w:val="16"/>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04FB8E6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931774"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2F797A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F81CBB1" w14:textId="77777777" w:rsidR="00905B53" w:rsidRPr="002640F0" w:rsidRDefault="00905B53" w:rsidP="005C1A69">
            <w:pPr>
              <w:spacing w:line="360" w:lineRule="auto"/>
              <w:rPr>
                <w:color w:val="000000"/>
                <w:sz w:val="16"/>
                <w:szCs w:val="16"/>
              </w:rPr>
            </w:pPr>
            <w:r w:rsidRPr="002640F0">
              <w:rPr>
                <w:color w:val="000000"/>
                <w:sz w:val="16"/>
                <w:szCs w:val="16"/>
              </w:rPr>
              <w:t>-2.413**</w:t>
            </w:r>
          </w:p>
        </w:tc>
      </w:tr>
      <w:tr w:rsidR="00905B53" w:rsidRPr="002640F0" w14:paraId="69C40FAB"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6587185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ABD20F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4A56989"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CE782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3E4194E" w14:textId="77777777" w:rsidR="00905B53" w:rsidRPr="002640F0" w:rsidRDefault="00905B53" w:rsidP="005C1A69">
            <w:pPr>
              <w:spacing w:line="360" w:lineRule="auto"/>
              <w:rPr>
                <w:color w:val="000000"/>
                <w:sz w:val="16"/>
                <w:szCs w:val="16"/>
              </w:rPr>
            </w:pPr>
            <w:r w:rsidRPr="002640F0">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30AB947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16B458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B5699D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5458B27C" w14:textId="77777777" w:rsidR="00905B53" w:rsidRPr="002640F0" w:rsidRDefault="00905B53" w:rsidP="005C1A69">
            <w:pPr>
              <w:spacing w:line="360" w:lineRule="auto"/>
              <w:rPr>
                <w:color w:val="000000"/>
                <w:sz w:val="16"/>
                <w:szCs w:val="16"/>
              </w:rPr>
            </w:pPr>
            <w:r w:rsidRPr="002640F0">
              <w:rPr>
                <w:color w:val="000000"/>
                <w:sz w:val="16"/>
                <w:szCs w:val="16"/>
              </w:rPr>
              <w:t>(0.834)</w:t>
            </w:r>
          </w:p>
        </w:tc>
      </w:tr>
      <w:tr w:rsidR="00905B53" w:rsidRPr="002640F0" w14:paraId="1B3FAD7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199FE0C" w14:textId="77777777" w:rsidR="00905B53" w:rsidRPr="002640F0" w:rsidRDefault="00905B53" w:rsidP="005C1A69">
            <w:pPr>
              <w:spacing w:line="360" w:lineRule="auto"/>
              <w:rPr>
                <w:color w:val="000000"/>
                <w:sz w:val="16"/>
                <w:szCs w:val="16"/>
              </w:rPr>
            </w:pPr>
            <w:r w:rsidRPr="002640F0">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2BB3CD8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E18718"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6087AA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E558DAB"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328936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AC2F7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6A68A0E"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E0B1C0B" w14:textId="77777777" w:rsidR="00905B53" w:rsidRPr="002640F0" w:rsidRDefault="00905B53" w:rsidP="005C1A69">
            <w:pPr>
              <w:spacing w:line="360" w:lineRule="auto"/>
              <w:rPr>
                <w:color w:val="000000"/>
                <w:sz w:val="16"/>
                <w:szCs w:val="16"/>
              </w:rPr>
            </w:pPr>
          </w:p>
        </w:tc>
      </w:tr>
      <w:tr w:rsidR="00905B53" w:rsidRPr="002640F0" w14:paraId="12ACA49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74EF3F91" w14:textId="77777777" w:rsidR="00905B53" w:rsidRPr="002640F0" w:rsidRDefault="00905B53" w:rsidP="005C1A69">
            <w:pPr>
              <w:spacing w:line="360" w:lineRule="auto"/>
              <w:rPr>
                <w:color w:val="000000"/>
                <w:sz w:val="16"/>
                <w:szCs w:val="16"/>
              </w:rPr>
            </w:pPr>
            <w:r w:rsidRPr="002640F0">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19668F7F" w14:textId="77777777" w:rsidR="00905B53" w:rsidRPr="002640F0" w:rsidRDefault="00905B53" w:rsidP="005C1A69">
            <w:pPr>
              <w:spacing w:line="360" w:lineRule="auto"/>
              <w:rPr>
                <w:color w:val="000000"/>
                <w:sz w:val="16"/>
                <w:szCs w:val="16"/>
              </w:rPr>
            </w:pPr>
            <w:r w:rsidRPr="002640F0">
              <w:rPr>
                <w:color w:val="000000"/>
                <w:sz w:val="16"/>
                <w:szCs w:val="16"/>
              </w:rPr>
              <w:t>-19.613***</w:t>
            </w:r>
          </w:p>
        </w:tc>
        <w:tc>
          <w:tcPr>
            <w:tcW w:w="549" w:type="pct"/>
            <w:tcBorders>
              <w:top w:val="nil"/>
              <w:left w:val="nil"/>
              <w:bottom w:val="nil"/>
              <w:right w:val="nil"/>
            </w:tcBorders>
            <w:shd w:val="clear" w:color="auto" w:fill="auto"/>
            <w:noWrap/>
            <w:vAlign w:val="center"/>
            <w:hideMark/>
          </w:tcPr>
          <w:p w14:paraId="0E9BAB52"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508146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035BF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5EB83BE" w14:textId="77777777" w:rsidR="00905B53" w:rsidRPr="002640F0" w:rsidRDefault="00905B53" w:rsidP="005C1A69">
            <w:pPr>
              <w:spacing w:line="360" w:lineRule="auto"/>
              <w:rPr>
                <w:color w:val="000000"/>
                <w:sz w:val="16"/>
                <w:szCs w:val="16"/>
              </w:rPr>
            </w:pPr>
            <w:r w:rsidRPr="002640F0">
              <w:rPr>
                <w:color w:val="000000"/>
                <w:sz w:val="16"/>
                <w:szCs w:val="16"/>
              </w:rPr>
              <w:t>17.372**</w:t>
            </w:r>
          </w:p>
        </w:tc>
        <w:tc>
          <w:tcPr>
            <w:tcW w:w="550" w:type="pct"/>
            <w:tcBorders>
              <w:top w:val="nil"/>
              <w:left w:val="nil"/>
              <w:bottom w:val="nil"/>
              <w:right w:val="nil"/>
            </w:tcBorders>
            <w:shd w:val="clear" w:color="auto" w:fill="auto"/>
            <w:noWrap/>
            <w:vAlign w:val="center"/>
            <w:hideMark/>
          </w:tcPr>
          <w:p w14:paraId="672A03A3"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51DA688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2E97EA7" w14:textId="77777777" w:rsidR="00905B53" w:rsidRPr="002640F0" w:rsidRDefault="00905B53" w:rsidP="005C1A69">
            <w:pPr>
              <w:spacing w:line="360" w:lineRule="auto"/>
              <w:rPr>
                <w:color w:val="000000"/>
                <w:sz w:val="16"/>
                <w:szCs w:val="16"/>
              </w:rPr>
            </w:pPr>
          </w:p>
        </w:tc>
      </w:tr>
      <w:tr w:rsidR="00905B53" w:rsidRPr="002640F0" w14:paraId="3779F200"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431DE44"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082881CA" w14:textId="77777777" w:rsidR="00905B53" w:rsidRPr="002640F0" w:rsidRDefault="00905B53" w:rsidP="005C1A69">
            <w:pPr>
              <w:spacing w:line="360" w:lineRule="auto"/>
              <w:rPr>
                <w:color w:val="000000"/>
                <w:sz w:val="16"/>
                <w:szCs w:val="16"/>
              </w:rPr>
            </w:pPr>
            <w:r w:rsidRPr="002640F0">
              <w:rPr>
                <w:color w:val="000000"/>
                <w:sz w:val="16"/>
                <w:szCs w:val="16"/>
              </w:rPr>
              <w:t>(2.424)</w:t>
            </w:r>
          </w:p>
        </w:tc>
        <w:tc>
          <w:tcPr>
            <w:tcW w:w="549" w:type="pct"/>
            <w:tcBorders>
              <w:top w:val="nil"/>
              <w:left w:val="nil"/>
              <w:bottom w:val="nil"/>
              <w:right w:val="nil"/>
            </w:tcBorders>
            <w:shd w:val="clear" w:color="auto" w:fill="auto"/>
            <w:noWrap/>
            <w:vAlign w:val="center"/>
            <w:hideMark/>
          </w:tcPr>
          <w:p w14:paraId="1507E6D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30AD3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572C7C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F6766EC" w14:textId="77777777" w:rsidR="00905B53" w:rsidRPr="002640F0" w:rsidRDefault="00905B53" w:rsidP="005C1A69">
            <w:pPr>
              <w:spacing w:line="360" w:lineRule="auto"/>
              <w:rPr>
                <w:color w:val="000000"/>
                <w:sz w:val="16"/>
                <w:szCs w:val="16"/>
              </w:rPr>
            </w:pPr>
            <w:r w:rsidRPr="002640F0">
              <w:rPr>
                <w:color w:val="000000"/>
                <w:sz w:val="16"/>
                <w:szCs w:val="16"/>
              </w:rPr>
              <w:t>(5.711)</w:t>
            </w:r>
          </w:p>
        </w:tc>
        <w:tc>
          <w:tcPr>
            <w:tcW w:w="550" w:type="pct"/>
            <w:tcBorders>
              <w:top w:val="nil"/>
              <w:left w:val="nil"/>
              <w:bottom w:val="nil"/>
              <w:right w:val="nil"/>
            </w:tcBorders>
            <w:shd w:val="clear" w:color="auto" w:fill="auto"/>
            <w:noWrap/>
            <w:vAlign w:val="center"/>
            <w:hideMark/>
          </w:tcPr>
          <w:p w14:paraId="1CE46412"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0DFD57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60C0DCB" w14:textId="77777777" w:rsidR="00905B53" w:rsidRPr="002640F0" w:rsidRDefault="00905B53" w:rsidP="005C1A69">
            <w:pPr>
              <w:spacing w:line="360" w:lineRule="auto"/>
              <w:rPr>
                <w:color w:val="000000"/>
                <w:sz w:val="16"/>
                <w:szCs w:val="16"/>
              </w:rPr>
            </w:pPr>
          </w:p>
        </w:tc>
      </w:tr>
      <w:tr w:rsidR="00905B53" w:rsidRPr="002640F0" w14:paraId="602C3D3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C45B364" w14:textId="77777777" w:rsidR="00905B53" w:rsidRPr="002640F0" w:rsidRDefault="00905B53" w:rsidP="005C1A69">
            <w:pPr>
              <w:spacing w:line="360" w:lineRule="auto"/>
              <w:rPr>
                <w:color w:val="000000"/>
                <w:sz w:val="16"/>
                <w:szCs w:val="16"/>
              </w:rPr>
            </w:pPr>
            <w:r w:rsidRPr="002640F0">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78FFED3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D3BB09F" w14:textId="77777777" w:rsidR="00905B53" w:rsidRPr="002640F0" w:rsidRDefault="00905B53" w:rsidP="005C1A69">
            <w:pPr>
              <w:spacing w:line="360" w:lineRule="auto"/>
              <w:rPr>
                <w:color w:val="000000"/>
                <w:sz w:val="16"/>
                <w:szCs w:val="16"/>
              </w:rPr>
            </w:pPr>
            <w:r w:rsidRPr="002640F0">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45F3773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83230D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88834C5"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C5D37CC" w14:textId="77777777" w:rsidR="00905B53" w:rsidRPr="002640F0" w:rsidRDefault="00905B53" w:rsidP="005C1A69">
            <w:pPr>
              <w:spacing w:line="360" w:lineRule="auto"/>
              <w:rPr>
                <w:color w:val="000000"/>
                <w:sz w:val="16"/>
                <w:szCs w:val="16"/>
              </w:rPr>
            </w:pPr>
            <w:r w:rsidRPr="002640F0">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F32327F"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3C82479" w14:textId="77777777" w:rsidR="00905B53" w:rsidRPr="002640F0" w:rsidRDefault="00905B53" w:rsidP="005C1A69">
            <w:pPr>
              <w:spacing w:line="360" w:lineRule="auto"/>
              <w:rPr>
                <w:color w:val="000000"/>
                <w:sz w:val="16"/>
                <w:szCs w:val="16"/>
              </w:rPr>
            </w:pPr>
          </w:p>
        </w:tc>
      </w:tr>
      <w:tr w:rsidR="00905B53" w:rsidRPr="002640F0" w14:paraId="463CE7B5"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C34C87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FC19A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5712F59" w14:textId="77777777" w:rsidR="00905B53" w:rsidRPr="002640F0" w:rsidRDefault="00905B53" w:rsidP="005C1A69">
            <w:pPr>
              <w:spacing w:line="360" w:lineRule="auto"/>
              <w:rPr>
                <w:color w:val="000000"/>
                <w:sz w:val="16"/>
                <w:szCs w:val="16"/>
              </w:rPr>
            </w:pPr>
            <w:r w:rsidRPr="002640F0">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12326A1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31B9D8A"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57773AD"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29D84B3" w14:textId="77777777" w:rsidR="00905B53" w:rsidRPr="002640F0" w:rsidRDefault="00905B53" w:rsidP="005C1A69">
            <w:pPr>
              <w:spacing w:line="360" w:lineRule="auto"/>
              <w:rPr>
                <w:color w:val="000000"/>
                <w:sz w:val="16"/>
                <w:szCs w:val="16"/>
              </w:rPr>
            </w:pPr>
            <w:r w:rsidRPr="002640F0">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3FF87A2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A72192F" w14:textId="77777777" w:rsidR="00905B53" w:rsidRPr="002640F0" w:rsidRDefault="00905B53" w:rsidP="005C1A69">
            <w:pPr>
              <w:spacing w:line="360" w:lineRule="auto"/>
              <w:rPr>
                <w:color w:val="000000"/>
                <w:sz w:val="16"/>
                <w:szCs w:val="16"/>
              </w:rPr>
            </w:pPr>
          </w:p>
        </w:tc>
      </w:tr>
      <w:tr w:rsidR="00905B53" w:rsidRPr="002640F0" w14:paraId="00116D53"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2991D71C" w14:textId="77777777" w:rsidR="00905B53" w:rsidRPr="002640F0" w:rsidRDefault="00905B53" w:rsidP="005C1A69">
            <w:pPr>
              <w:spacing w:line="360" w:lineRule="auto"/>
              <w:rPr>
                <w:color w:val="000000"/>
                <w:sz w:val="16"/>
                <w:szCs w:val="16"/>
              </w:rPr>
            </w:pPr>
            <w:r w:rsidRPr="002640F0">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AF6042B"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0ACBE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83D0E12" w14:textId="77777777" w:rsidR="00905B53" w:rsidRPr="002640F0" w:rsidRDefault="00905B53" w:rsidP="005C1A69">
            <w:pPr>
              <w:spacing w:line="360" w:lineRule="auto"/>
              <w:rPr>
                <w:color w:val="000000"/>
                <w:sz w:val="16"/>
                <w:szCs w:val="16"/>
              </w:rPr>
            </w:pPr>
            <w:r w:rsidRPr="002640F0">
              <w:rPr>
                <w:color w:val="000000"/>
                <w:sz w:val="16"/>
                <w:szCs w:val="16"/>
              </w:rPr>
              <w:t>-44.58***</w:t>
            </w:r>
          </w:p>
        </w:tc>
        <w:tc>
          <w:tcPr>
            <w:tcW w:w="549" w:type="pct"/>
            <w:tcBorders>
              <w:top w:val="nil"/>
              <w:left w:val="nil"/>
              <w:bottom w:val="nil"/>
              <w:right w:val="nil"/>
            </w:tcBorders>
            <w:shd w:val="clear" w:color="auto" w:fill="auto"/>
            <w:noWrap/>
            <w:vAlign w:val="center"/>
            <w:hideMark/>
          </w:tcPr>
          <w:p w14:paraId="3951A860"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CB52A91"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D2EBF4A"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56D3FB8" w14:textId="77777777" w:rsidR="00905B53" w:rsidRPr="002640F0" w:rsidRDefault="00905B53" w:rsidP="005C1A69">
            <w:pPr>
              <w:spacing w:line="360" w:lineRule="auto"/>
              <w:rPr>
                <w:color w:val="000000"/>
                <w:sz w:val="16"/>
                <w:szCs w:val="16"/>
              </w:rPr>
            </w:pPr>
            <w:r w:rsidRPr="002640F0">
              <w:rPr>
                <w:color w:val="000000"/>
                <w:sz w:val="16"/>
                <w:szCs w:val="16"/>
              </w:rPr>
              <w:t>9.453†</w:t>
            </w:r>
          </w:p>
        </w:tc>
        <w:tc>
          <w:tcPr>
            <w:tcW w:w="524" w:type="pct"/>
            <w:tcBorders>
              <w:top w:val="nil"/>
              <w:left w:val="nil"/>
              <w:bottom w:val="nil"/>
              <w:right w:val="nil"/>
            </w:tcBorders>
            <w:shd w:val="clear" w:color="auto" w:fill="auto"/>
            <w:noWrap/>
            <w:vAlign w:val="center"/>
            <w:hideMark/>
          </w:tcPr>
          <w:p w14:paraId="6B323468" w14:textId="77777777" w:rsidR="00905B53" w:rsidRPr="002640F0" w:rsidRDefault="00905B53" w:rsidP="005C1A69">
            <w:pPr>
              <w:spacing w:line="360" w:lineRule="auto"/>
              <w:rPr>
                <w:color w:val="000000"/>
                <w:sz w:val="16"/>
                <w:szCs w:val="16"/>
              </w:rPr>
            </w:pPr>
          </w:p>
        </w:tc>
      </w:tr>
      <w:tr w:rsidR="00905B53" w:rsidRPr="002640F0" w14:paraId="038C7552"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79BC0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D247836"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B2498E5"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60A449C" w14:textId="77777777" w:rsidR="00905B53" w:rsidRPr="002640F0" w:rsidRDefault="00905B53" w:rsidP="005C1A69">
            <w:pPr>
              <w:spacing w:line="360" w:lineRule="auto"/>
              <w:rPr>
                <w:color w:val="000000"/>
                <w:sz w:val="16"/>
                <w:szCs w:val="16"/>
              </w:rPr>
            </w:pPr>
            <w:r w:rsidRPr="002640F0">
              <w:rPr>
                <w:color w:val="000000"/>
                <w:sz w:val="16"/>
                <w:szCs w:val="16"/>
              </w:rPr>
              <w:t>(8.312)</w:t>
            </w:r>
          </w:p>
        </w:tc>
        <w:tc>
          <w:tcPr>
            <w:tcW w:w="549" w:type="pct"/>
            <w:tcBorders>
              <w:top w:val="nil"/>
              <w:left w:val="nil"/>
              <w:bottom w:val="nil"/>
              <w:right w:val="nil"/>
            </w:tcBorders>
            <w:shd w:val="clear" w:color="auto" w:fill="auto"/>
            <w:noWrap/>
            <w:vAlign w:val="center"/>
            <w:hideMark/>
          </w:tcPr>
          <w:p w14:paraId="42F6F016"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5468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650386F"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E91D06C" w14:textId="77777777" w:rsidR="00905B53" w:rsidRPr="002640F0" w:rsidRDefault="00905B53" w:rsidP="005C1A69">
            <w:pPr>
              <w:spacing w:line="360" w:lineRule="auto"/>
              <w:rPr>
                <w:color w:val="000000"/>
                <w:sz w:val="16"/>
                <w:szCs w:val="16"/>
              </w:rPr>
            </w:pPr>
            <w:r w:rsidRPr="002640F0">
              <w:rPr>
                <w:color w:val="000000"/>
                <w:sz w:val="16"/>
                <w:szCs w:val="16"/>
              </w:rPr>
              <w:t>(5.028)</w:t>
            </w:r>
          </w:p>
        </w:tc>
        <w:tc>
          <w:tcPr>
            <w:tcW w:w="524" w:type="pct"/>
            <w:tcBorders>
              <w:top w:val="nil"/>
              <w:left w:val="nil"/>
              <w:bottom w:val="nil"/>
              <w:right w:val="nil"/>
            </w:tcBorders>
            <w:shd w:val="clear" w:color="auto" w:fill="auto"/>
            <w:noWrap/>
            <w:vAlign w:val="center"/>
            <w:hideMark/>
          </w:tcPr>
          <w:p w14:paraId="0AF56766" w14:textId="77777777" w:rsidR="00905B53" w:rsidRPr="002640F0" w:rsidRDefault="00905B53" w:rsidP="005C1A69">
            <w:pPr>
              <w:spacing w:line="360" w:lineRule="auto"/>
              <w:rPr>
                <w:color w:val="000000"/>
                <w:sz w:val="16"/>
                <w:szCs w:val="16"/>
              </w:rPr>
            </w:pPr>
          </w:p>
        </w:tc>
      </w:tr>
      <w:tr w:rsidR="00905B53" w:rsidRPr="002640F0" w14:paraId="752AB29E"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3E7D8648" w14:textId="77777777" w:rsidR="00905B53" w:rsidRPr="002640F0" w:rsidRDefault="00905B53" w:rsidP="005C1A69">
            <w:pPr>
              <w:spacing w:line="360" w:lineRule="auto"/>
              <w:rPr>
                <w:color w:val="000000"/>
                <w:sz w:val="16"/>
                <w:szCs w:val="16"/>
              </w:rPr>
            </w:pPr>
            <w:r w:rsidRPr="002640F0">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70955A89"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CBF2691"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C3758A0"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24FC4B2" w14:textId="77777777" w:rsidR="00905B53" w:rsidRPr="002640F0" w:rsidRDefault="00905B53" w:rsidP="005C1A69">
            <w:pPr>
              <w:spacing w:line="360" w:lineRule="auto"/>
              <w:rPr>
                <w:color w:val="000000"/>
                <w:sz w:val="16"/>
                <w:szCs w:val="16"/>
              </w:rPr>
            </w:pPr>
            <w:r w:rsidRPr="002640F0">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3939C0F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77ABED69"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19BFCBC2"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DF899A1" w14:textId="77777777" w:rsidR="00905B53" w:rsidRPr="002640F0" w:rsidRDefault="00905B53" w:rsidP="005C1A69">
            <w:pPr>
              <w:spacing w:line="360" w:lineRule="auto"/>
              <w:rPr>
                <w:color w:val="000000"/>
                <w:sz w:val="16"/>
                <w:szCs w:val="16"/>
              </w:rPr>
            </w:pPr>
            <w:r w:rsidRPr="002640F0">
              <w:rPr>
                <w:color w:val="000000"/>
                <w:sz w:val="16"/>
                <w:szCs w:val="16"/>
              </w:rPr>
              <w:t>15.644*</w:t>
            </w:r>
          </w:p>
        </w:tc>
      </w:tr>
      <w:tr w:rsidR="00905B53" w:rsidRPr="002640F0" w14:paraId="4F5DBEC4"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02133E4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748EC68"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3A2179F" w14:textId="77777777" w:rsidR="00905B53" w:rsidRPr="002640F0" w:rsidRDefault="00905B53" w:rsidP="005C1A69">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C70DDF7"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1003735" w14:textId="77777777" w:rsidR="00905B53" w:rsidRPr="002640F0" w:rsidRDefault="00905B53" w:rsidP="005C1A69">
            <w:pPr>
              <w:spacing w:line="360" w:lineRule="auto"/>
              <w:rPr>
                <w:color w:val="000000"/>
                <w:sz w:val="16"/>
                <w:szCs w:val="16"/>
              </w:rPr>
            </w:pPr>
            <w:r w:rsidRPr="002640F0">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5052A413"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0D6D531C" w14:textId="77777777" w:rsidR="00905B53" w:rsidRPr="002640F0" w:rsidRDefault="00905B53" w:rsidP="005C1A69">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61A035C" w14:textId="77777777" w:rsidR="00905B53" w:rsidRPr="002640F0" w:rsidRDefault="00905B53" w:rsidP="005C1A69">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EFF9E04" w14:textId="77777777" w:rsidR="00905B53" w:rsidRPr="002640F0" w:rsidRDefault="00905B53" w:rsidP="005C1A69">
            <w:pPr>
              <w:spacing w:line="360" w:lineRule="auto"/>
              <w:rPr>
                <w:color w:val="000000"/>
                <w:sz w:val="16"/>
                <w:szCs w:val="16"/>
              </w:rPr>
            </w:pPr>
            <w:r w:rsidRPr="002640F0">
              <w:rPr>
                <w:color w:val="000000"/>
                <w:sz w:val="16"/>
                <w:szCs w:val="16"/>
              </w:rPr>
              <w:t>(6.873)</w:t>
            </w:r>
          </w:p>
        </w:tc>
      </w:tr>
      <w:tr w:rsidR="00905B53" w:rsidRPr="002640F0" w14:paraId="6BEA876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5A6C51B3" w14:textId="77777777" w:rsidR="00905B53" w:rsidRPr="002640F0" w:rsidRDefault="00905B53" w:rsidP="005C1A69">
            <w:pPr>
              <w:spacing w:line="360" w:lineRule="auto"/>
              <w:rPr>
                <w:color w:val="000000"/>
                <w:sz w:val="16"/>
                <w:szCs w:val="16"/>
              </w:rPr>
            </w:pPr>
            <w:r w:rsidRPr="002640F0">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08871A7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420F2A49"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D6114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6162AE8E"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21CF79E5"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2F8406C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7704F028"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137E3601" w14:textId="77777777" w:rsidR="00905B53" w:rsidRPr="002640F0" w:rsidRDefault="00905B53" w:rsidP="005C1A69">
            <w:pPr>
              <w:spacing w:line="360" w:lineRule="auto"/>
              <w:rPr>
                <w:color w:val="000000"/>
                <w:sz w:val="16"/>
                <w:szCs w:val="16"/>
              </w:rPr>
            </w:pPr>
            <w:r w:rsidRPr="002640F0">
              <w:rPr>
                <w:color w:val="000000"/>
                <w:sz w:val="16"/>
                <w:szCs w:val="16"/>
              </w:rPr>
              <w:t>YES</w:t>
            </w:r>
          </w:p>
        </w:tc>
      </w:tr>
      <w:tr w:rsidR="00905B53" w:rsidRPr="00057254" w14:paraId="5674068C" w14:textId="77777777" w:rsidTr="005C1A69">
        <w:trPr>
          <w:trHeight w:val="320"/>
        </w:trPr>
        <w:tc>
          <w:tcPr>
            <w:tcW w:w="628" w:type="pct"/>
            <w:tcBorders>
              <w:top w:val="nil"/>
              <w:left w:val="nil"/>
              <w:bottom w:val="nil"/>
              <w:right w:val="single" w:sz="4" w:space="0" w:color="auto"/>
            </w:tcBorders>
            <w:shd w:val="clear" w:color="auto" w:fill="auto"/>
            <w:noWrap/>
            <w:vAlign w:val="center"/>
            <w:hideMark/>
          </w:tcPr>
          <w:p w14:paraId="1F5A29E1" w14:textId="77777777" w:rsidR="00905B53" w:rsidRPr="002640F0" w:rsidRDefault="00905B53" w:rsidP="005C1A69">
            <w:pPr>
              <w:spacing w:line="360" w:lineRule="auto"/>
              <w:rPr>
                <w:color w:val="000000"/>
                <w:sz w:val="16"/>
                <w:szCs w:val="16"/>
              </w:rPr>
            </w:pPr>
            <w:r w:rsidRPr="002640F0">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610568F0"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2797B4FA"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06A2FB"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3A72796"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4EA68C5F"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6663F20D"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2349B8E3" w14:textId="77777777" w:rsidR="00905B53" w:rsidRPr="002640F0" w:rsidRDefault="00905B53" w:rsidP="005C1A69">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5E469FF9" w14:textId="77777777" w:rsidR="00905B53" w:rsidRPr="00057254" w:rsidRDefault="00905B53" w:rsidP="005C1A69">
            <w:pPr>
              <w:spacing w:line="360" w:lineRule="auto"/>
              <w:rPr>
                <w:color w:val="000000"/>
                <w:sz w:val="16"/>
                <w:szCs w:val="16"/>
              </w:rPr>
            </w:pPr>
            <w:r w:rsidRPr="002640F0">
              <w:rPr>
                <w:color w:val="000000"/>
                <w:sz w:val="16"/>
                <w:szCs w:val="16"/>
              </w:rPr>
              <w:t>YES</w:t>
            </w:r>
          </w:p>
        </w:tc>
      </w:tr>
    </w:tbl>
    <w:p w14:paraId="3C2C02B3"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7F705EB2" w14:textId="009753EE" w:rsidR="00905B53" w:rsidRPr="00057254" w:rsidRDefault="00455620" w:rsidP="00905B53">
      <w:pPr>
        <w:spacing w:before="240" w:line="480" w:lineRule="auto"/>
      </w:pPr>
      <w:r>
        <w:rPr>
          <w:b/>
          <w:bCs/>
        </w:rPr>
        <w:lastRenderedPageBreak/>
        <w:t>E.</w:t>
      </w:r>
      <w:r w:rsidR="00905B53">
        <w:rPr>
          <w:b/>
          <w:bCs/>
        </w:rPr>
        <w:t>3</w:t>
      </w:r>
      <w:r w:rsidR="00905B53" w:rsidRPr="00057254">
        <w:rPr>
          <w:b/>
          <w:bCs/>
        </w:rPr>
        <w:t>.</w:t>
      </w:r>
      <w:r w:rsidR="00905B53" w:rsidRPr="00057254">
        <w:t xml:space="preserve"> Interactions between social capital and economic change</w:t>
      </w:r>
      <w:r w:rsidR="00905B53">
        <w:t xml:space="preserve">, 2016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322"/>
        <w:gridCol w:w="1426"/>
        <w:gridCol w:w="1426"/>
        <w:gridCol w:w="1426"/>
        <w:gridCol w:w="1426"/>
      </w:tblGrid>
      <w:tr w:rsidR="00905B53" w:rsidRPr="00057254" w14:paraId="6D3B67B4" w14:textId="77777777" w:rsidTr="005C1A69">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4EDD26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02AE212D" w14:textId="77777777" w:rsidR="00905B53" w:rsidRPr="00057254" w:rsidRDefault="00905B53" w:rsidP="005C1A69">
            <w:pPr>
              <w:spacing w:line="360" w:lineRule="auto"/>
              <w:jc w:val="center"/>
              <w:rPr>
                <w:b/>
                <w:bCs/>
                <w:color w:val="000000"/>
                <w:sz w:val="16"/>
                <w:szCs w:val="16"/>
              </w:rPr>
            </w:pPr>
            <w:r w:rsidRPr="00057254">
              <w:rPr>
                <w:b/>
                <w:bCs/>
                <w:color w:val="000000"/>
                <w:sz w:val="16"/>
                <w:szCs w:val="16"/>
              </w:rPr>
              <w:t>Economic Connectedness</w:t>
            </w:r>
          </w:p>
        </w:tc>
      </w:tr>
      <w:tr w:rsidR="00905B53" w:rsidRPr="00057254" w14:paraId="1E7D225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B06529D" w14:textId="77777777" w:rsidR="00905B53" w:rsidRPr="00057254" w:rsidRDefault="00905B53" w:rsidP="005C1A69">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5C9C22EE"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CF4F2C1"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C11BE58"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1FBFDC8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2876BCE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19ADC3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CFDF7F3"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61E0F4D"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2A3DD7B6" w14:textId="77777777" w:rsidR="00905B53" w:rsidRPr="00057254" w:rsidRDefault="00905B53" w:rsidP="005C1A69">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18939AF" w14:textId="77777777" w:rsidR="00905B53" w:rsidRPr="00057254" w:rsidRDefault="00905B53" w:rsidP="005C1A69">
            <w:pPr>
              <w:spacing w:line="360" w:lineRule="auto"/>
              <w:rPr>
                <w:color w:val="000000"/>
                <w:sz w:val="16"/>
                <w:szCs w:val="16"/>
              </w:rPr>
            </w:pPr>
            <w:r w:rsidRPr="00057254">
              <w:rPr>
                <w:color w:val="000000"/>
                <w:sz w:val="16"/>
                <w:szCs w:val="16"/>
              </w:rPr>
              <w:t>(0.000)</w:t>
            </w:r>
          </w:p>
        </w:tc>
      </w:tr>
      <w:tr w:rsidR="00905B53" w:rsidRPr="00057254" w14:paraId="32257304"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E38B018" w14:textId="77777777" w:rsidR="00905B53" w:rsidRPr="00057254" w:rsidRDefault="00905B53" w:rsidP="005C1A69">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0FC876F1" w14:textId="77777777" w:rsidR="00905B53" w:rsidRPr="00057254" w:rsidRDefault="00905B53" w:rsidP="005C1A69">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1887B686" w14:textId="77777777" w:rsidR="00905B53" w:rsidRPr="00057254" w:rsidRDefault="00905B53" w:rsidP="005C1A69">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2971E449" w14:textId="77777777" w:rsidR="00905B53" w:rsidRPr="00057254" w:rsidRDefault="00905B53" w:rsidP="005C1A69">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114F8170" w14:textId="77777777" w:rsidR="00905B53" w:rsidRPr="00057254" w:rsidRDefault="00905B53" w:rsidP="005C1A69">
            <w:pPr>
              <w:spacing w:line="360" w:lineRule="auto"/>
              <w:rPr>
                <w:color w:val="000000"/>
                <w:sz w:val="16"/>
                <w:szCs w:val="16"/>
              </w:rPr>
            </w:pPr>
            <w:r w:rsidRPr="00057254">
              <w:rPr>
                <w:color w:val="000000"/>
                <w:sz w:val="16"/>
                <w:szCs w:val="16"/>
              </w:rPr>
              <w:t>-0.077**</w:t>
            </w:r>
          </w:p>
        </w:tc>
      </w:tr>
      <w:tr w:rsidR="00905B53" w:rsidRPr="00057254" w14:paraId="13B3D2A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1BA254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D364521"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6606DF5F" w14:textId="77777777" w:rsidR="00905B53" w:rsidRPr="00057254" w:rsidRDefault="00905B53" w:rsidP="005C1A69">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30B43E4B" w14:textId="77777777" w:rsidR="00905B53" w:rsidRPr="00057254" w:rsidRDefault="00905B53" w:rsidP="005C1A69">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DC6839D" w14:textId="77777777" w:rsidR="00905B53" w:rsidRPr="00057254" w:rsidRDefault="00905B53" w:rsidP="005C1A69">
            <w:pPr>
              <w:spacing w:line="360" w:lineRule="auto"/>
              <w:rPr>
                <w:color w:val="000000"/>
                <w:sz w:val="16"/>
                <w:szCs w:val="16"/>
              </w:rPr>
            </w:pPr>
            <w:r w:rsidRPr="00057254">
              <w:rPr>
                <w:color w:val="000000"/>
                <w:sz w:val="16"/>
                <w:szCs w:val="16"/>
              </w:rPr>
              <w:t>(0.025)</w:t>
            </w:r>
          </w:p>
        </w:tc>
      </w:tr>
      <w:tr w:rsidR="00905B53" w:rsidRPr="00057254" w14:paraId="25E3305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A47E52" w14:textId="77777777" w:rsidR="00905B53" w:rsidRPr="00057254" w:rsidRDefault="00905B53" w:rsidP="005C1A69">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58EF816" w14:textId="77777777" w:rsidR="00905B53" w:rsidRPr="00057254" w:rsidRDefault="00905B53" w:rsidP="005C1A69">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38D05E33" w14:textId="77777777" w:rsidR="00905B53" w:rsidRPr="00057254" w:rsidRDefault="00905B53" w:rsidP="005C1A69">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2CBAAE2F" w14:textId="77777777" w:rsidR="00905B53" w:rsidRPr="00057254" w:rsidRDefault="00905B53" w:rsidP="005C1A69">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10B90AE2" w14:textId="77777777" w:rsidR="00905B53" w:rsidRPr="00057254" w:rsidRDefault="00905B53" w:rsidP="005C1A69">
            <w:pPr>
              <w:spacing w:line="360" w:lineRule="auto"/>
              <w:rPr>
                <w:color w:val="000000"/>
                <w:sz w:val="16"/>
                <w:szCs w:val="16"/>
              </w:rPr>
            </w:pPr>
            <w:r w:rsidRPr="00057254">
              <w:rPr>
                <w:color w:val="000000"/>
                <w:sz w:val="16"/>
                <w:szCs w:val="16"/>
              </w:rPr>
              <w:t>-0.186***</w:t>
            </w:r>
          </w:p>
        </w:tc>
      </w:tr>
      <w:tr w:rsidR="00905B53" w:rsidRPr="00057254" w14:paraId="08530B2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7C2EC0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BE486C8" w14:textId="77777777" w:rsidR="00905B53" w:rsidRPr="00057254" w:rsidRDefault="00905B53" w:rsidP="005C1A69">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791364C5" w14:textId="77777777" w:rsidR="00905B53" w:rsidRPr="00057254" w:rsidRDefault="00905B53" w:rsidP="005C1A69">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780DC9A8" w14:textId="77777777" w:rsidR="00905B53" w:rsidRPr="00057254" w:rsidRDefault="00905B53" w:rsidP="005C1A69">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43FE280B" w14:textId="77777777" w:rsidR="00905B53" w:rsidRPr="00057254" w:rsidRDefault="00905B53" w:rsidP="005C1A69">
            <w:pPr>
              <w:spacing w:line="360" w:lineRule="auto"/>
              <w:rPr>
                <w:color w:val="000000"/>
                <w:sz w:val="16"/>
                <w:szCs w:val="16"/>
              </w:rPr>
            </w:pPr>
            <w:r w:rsidRPr="00057254">
              <w:rPr>
                <w:color w:val="000000"/>
                <w:sz w:val="16"/>
                <w:szCs w:val="16"/>
              </w:rPr>
              <w:t>(0.035)</w:t>
            </w:r>
          </w:p>
        </w:tc>
      </w:tr>
      <w:tr w:rsidR="00905B53" w:rsidRPr="00057254" w14:paraId="37580338"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4DEE8B9" w14:textId="77777777" w:rsidR="00905B53" w:rsidRPr="00057254" w:rsidRDefault="00905B53" w:rsidP="005C1A69">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2692E517" w14:textId="77777777" w:rsidR="00905B53" w:rsidRPr="00057254" w:rsidRDefault="00905B53" w:rsidP="005C1A69">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6C6B5BC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DACB283"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54947E6" w14:textId="77777777" w:rsidR="00905B53" w:rsidRPr="00057254" w:rsidRDefault="00905B53" w:rsidP="005C1A69">
            <w:pPr>
              <w:spacing w:line="360" w:lineRule="auto"/>
              <w:rPr>
                <w:color w:val="000000"/>
                <w:sz w:val="16"/>
                <w:szCs w:val="16"/>
              </w:rPr>
            </w:pPr>
          </w:p>
        </w:tc>
      </w:tr>
      <w:tr w:rsidR="00905B53" w:rsidRPr="00057254" w14:paraId="5BBCAA36"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6804BD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2E96DE9" w14:textId="77777777" w:rsidR="00905B53" w:rsidRPr="00057254" w:rsidRDefault="00905B53" w:rsidP="005C1A69">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02A6D72"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6B57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3699F2" w14:textId="77777777" w:rsidR="00905B53" w:rsidRPr="00057254" w:rsidRDefault="00905B53" w:rsidP="005C1A69">
            <w:pPr>
              <w:spacing w:line="360" w:lineRule="auto"/>
              <w:rPr>
                <w:color w:val="000000"/>
                <w:sz w:val="16"/>
                <w:szCs w:val="16"/>
              </w:rPr>
            </w:pPr>
          </w:p>
        </w:tc>
      </w:tr>
      <w:tr w:rsidR="00905B53" w:rsidRPr="00057254" w14:paraId="50D10BB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6FDAB687" w14:textId="77777777" w:rsidR="00905B53" w:rsidRPr="00057254" w:rsidRDefault="00905B53" w:rsidP="005C1A69">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4993BE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59ACA54" w14:textId="77777777" w:rsidR="00905B53" w:rsidRPr="00057254" w:rsidRDefault="00905B53" w:rsidP="005C1A69">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4E50DD1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F3DCC3D" w14:textId="77777777" w:rsidR="00905B53" w:rsidRPr="00057254" w:rsidRDefault="00905B53" w:rsidP="005C1A69">
            <w:pPr>
              <w:spacing w:line="360" w:lineRule="auto"/>
              <w:rPr>
                <w:color w:val="000000"/>
                <w:sz w:val="16"/>
                <w:szCs w:val="16"/>
              </w:rPr>
            </w:pPr>
          </w:p>
        </w:tc>
      </w:tr>
      <w:tr w:rsidR="00905B53" w:rsidRPr="00057254" w14:paraId="22E334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7EBA3C5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9AAF5C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A2E6DF" w14:textId="77777777" w:rsidR="00905B53" w:rsidRPr="00057254" w:rsidRDefault="00905B53" w:rsidP="005C1A69">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0A7FD93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D1BDF" w14:textId="77777777" w:rsidR="00905B53" w:rsidRPr="00057254" w:rsidRDefault="00905B53" w:rsidP="005C1A69">
            <w:pPr>
              <w:spacing w:line="360" w:lineRule="auto"/>
              <w:rPr>
                <w:color w:val="000000"/>
                <w:sz w:val="16"/>
                <w:szCs w:val="16"/>
              </w:rPr>
            </w:pPr>
          </w:p>
        </w:tc>
      </w:tr>
      <w:tr w:rsidR="00905B53" w:rsidRPr="00057254" w14:paraId="4C311A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6B4B19" w14:textId="77777777" w:rsidR="00905B53" w:rsidRPr="00057254" w:rsidRDefault="00905B53" w:rsidP="005C1A69">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0C2CAB0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AA77E0"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EC5982B" w14:textId="77777777" w:rsidR="00905B53" w:rsidRPr="00057254" w:rsidRDefault="00905B53" w:rsidP="005C1A69">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6D6B65E6" w14:textId="77777777" w:rsidR="00905B53" w:rsidRPr="00057254" w:rsidRDefault="00905B53" w:rsidP="005C1A69">
            <w:pPr>
              <w:spacing w:line="360" w:lineRule="auto"/>
              <w:rPr>
                <w:color w:val="000000"/>
                <w:sz w:val="16"/>
                <w:szCs w:val="16"/>
              </w:rPr>
            </w:pPr>
          </w:p>
        </w:tc>
      </w:tr>
      <w:tr w:rsidR="00905B53" w:rsidRPr="00057254" w14:paraId="5ADE8760"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2D4B4B2"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524D4D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066DE8"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EB35EC2" w14:textId="77777777" w:rsidR="00905B53" w:rsidRPr="00057254" w:rsidRDefault="00905B53" w:rsidP="005C1A69">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62470D85" w14:textId="77777777" w:rsidR="00905B53" w:rsidRPr="00057254" w:rsidRDefault="00905B53" w:rsidP="005C1A69">
            <w:pPr>
              <w:spacing w:line="360" w:lineRule="auto"/>
              <w:rPr>
                <w:color w:val="000000"/>
                <w:sz w:val="16"/>
                <w:szCs w:val="16"/>
              </w:rPr>
            </w:pPr>
          </w:p>
        </w:tc>
      </w:tr>
      <w:tr w:rsidR="00905B53" w:rsidRPr="00057254" w14:paraId="3600720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5FC4279" w14:textId="77777777" w:rsidR="00905B53" w:rsidRPr="00057254" w:rsidRDefault="00905B53" w:rsidP="005C1A69">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598ED234"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230236"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518ABF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E8A9845" w14:textId="77777777" w:rsidR="00905B53" w:rsidRPr="00057254" w:rsidRDefault="00905B53" w:rsidP="005C1A69">
            <w:pPr>
              <w:spacing w:line="360" w:lineRule="auto"/>
              <w:rPr>
                <w:color w:val="000000"/>
                <w:sz w:val="16"/>
                <w:szCs w:val="16"/>
              </w:rPr>
            </w:pPr>
            <w:r w:rsidRPr="00057254">
              <w:rPr>
                <w:color w:val="000000"/>
                <w:sz w:val="16"/>
                <w:szCs w:val="16"/>
              </w:rPr>
              <w:t>-2**</w:t>
            </w:r>
          </w:p>
        </w:tc>
      </w:tr>
      <w:tr w:rsidR="00905B53" w:rsidRPr="00057254" w14:paraId="4F8559B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A240E2D"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440A9B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FBAC0DF"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A85EF1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F33565F" w14:textId="77777777" w:rsidR="00905B53" w:rsidRPr="00057254" w:rsidRDefault="00905B53" w:rsidP="005C1A69">
            <w:pPr>
              <w:spacing w:line="360" w:lineRule="auto"/>
              <w:rPr>
                <w:color w:val="000000"/>
                <w:sz w:val="16"/>
                <w:szCs w:val="16"/>
              </w:rPr>
            </w:pPr>
            <w:r w:rsidRPr="00057254">
              <w:rPr>
                <w:color w:val="000000"/>
                <w:sz w:val="16"/>
                <w:szCs w:val="16"/>
              </w:rPr>
              <w:t>(0.701)</w:t>
            </w:r>
          </w:p>
        </w:tc>
      </w:tr>
      <w:tr w:rsidR="00905B53" w:rsidRPr="00057254" w14:paraId="6CF97027"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9D0C90E" w14:textId="77777777" w:rsidR="00905B53" w:rsidRPr="00057254" w:rsidRDefault="00905B53" w:rsidP="005C1A69">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69BE01AA"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52BFF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9AF4B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ABF596" w14:textId="77777777" w:rsidR="00905B53" w:rsidRPr="00057254" w:rsidRDefault="00905B53" w:rsidP="005C1A69">
            <w:pPr>
              <w:spacing w:line="360" w:lineRule="auto"/>
              <w:rPr>
                <w:color w:val="000000"/>
                <w:sz w:val="16"/>
                <w:szCs w:val="16"/>
              </w:rPr>
            </w:pPr>
          </w:p>
        </w:tc>
      </w:tr>
      <w:tr w:rsidR="00905B53" w:rsidRPr="00057254" w14:paraId="64B63F1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8508154" w14:textId="77777777" w:rsidR="00905B53" w:rsidRPr="00057254" w:rsidRDefault="00905B53" w:rsidP="005C1A69">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037E426B" w14:textId="77777777" w:rsidR="00905B53" w:rsidRPr="00057254" w:rsidRDefault="00905B53" w:rsidP="005C1A69">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1DC6C09D"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CD8144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88F18C6" w14:textId="77777777" w:rsidR="00905B53" w:rsidRPr="00057254" w:rsidRDefault="00905B53" w:rsidP="005C1A69">
            <w:pPr>
              <w:spacing w:line="360" w:lineRule="auto"/>
              <w:rPr>
                <w:color w:val="000000"/>
                <w:sz w:val="16"/>
                <w:szCs w:val="16"/>
              </w:rPr>
            </w:pPr>
          </w:p>
        </w:tc>
      </w:tr>
      <w:tr w:rsidR="00905B53" w:rsidRPr="00057254" w14:paraId="4E9DA343"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A03DE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2473EF95" w14:textId="77777777" w:rsidR="00905B53" w:rsidRPr="00057254" w:rsidRDefault="00905B53" w:rsidP="005C1A69">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0EBAFC1A"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666242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78684B4" w14:textId="77777777" w:rsidR="00905B53" w:rsidRPr="00057254" w:rsidRDefault="00905B53" w:rsidP="005C1A69">
            <w:pPr>
              <w:spacing w:line="360" w:lineRule="auto"/>
              <w:rPr>
                <w:color w:val="000000"/>
                <w:sz w:val="16"/>
                <w:szCs w:val="16"/>
              </w:rPr>
            </w:pPr>
          </w:p>
        </w:tc>
      </w:tr>
      <w:tr w:rsidR="00905B53" w:rsidRPr="00057254" w14:paraId="49DD02BD"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108D322F" w14:textId="77777777" w:rsidR="00905B53" w:rsidRPr="00057254" w:rsidRDefault="00905B53" w:rsidP="005C1A69">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13CAFDA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72D66C" w14:textId="77777777" w:rsidR="00905B53" w:rsidRPr="00057254" w:rsidRDefault="00905B53" w:rsidP="005C1A69">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6998E1B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919479C" w14:textId="77777777" w:rsidR="00905B53" w:rsidRPr="00057254" w:rsidRDefault="00905B53" w:rsidP="005C1A69">
            <w:pPr>
              <w:spacing w:line="360" w:lineRule="auto"/>
              <w:rPr>
                <w:color w:val="000000"/>
                <w:sz w:val="16"/>
                <w:szCs w:val="16"/>
              </w:rPr>
            </w:pPr>
          </w:p>
        </w:tc>
      </w:tr>
      <w:tr w:rsidR="00905B53" w:rsidRPr="00057254" w14:paraId="6DF23C52"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EBEE90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CFF49C6"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8BE17A8" w14:textId="77777777" w:rsidR="00905B53" w:rsidRPr="00057254" w:rsidRDefault="00905B53" w:rsidP="005C1A69">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1F9E62FF"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A4897BF" w14:textId="77777777" w:rsidR="00905B53" w:rsidRPr="00057254" w:rsidRDefault="00905B53" w:rsidP="005C1A69">
            <w:pPr>
              <w:spacing w:line="360" w:lineRule="auto"/>
              <w:rPr>
                <w:color w:val="000000"/>
                <w:sz w:val="16"/>
                <w:szCs w:val="16"/>
              </w:rPr>
            </w:pPr>
          </w:p>
        </w:tc>
      </w:tr>
      <w:tr w:rsidR="00905B53" w:rsidRPr="00057254" w14:paraId="0E0DB62A"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1011000" w14:textId="77777777" w:rsidR="00905B53" w:rsidRPr="00057254" w:rsidRDefault="00905B53" w:rsidP="005C1A69">
            <w:pPr>
              <w:spacing w:line="360" w:lineRule="auto"/>
              <w:rPr>
                <w:color w:val="000000"/>
                <w:sz w:val="16"/>
                <w:szCs w:val="16"/>
              </w:rPr>
            </w:pPr>
            <w:r w:rsidRPr="00057254">
              <w:rPr>
                <w:color w:val="000000"/>
                <w:sz w:val="16"/>
                <w:szCs w:val="16"/>
              </w:rPr>
              <w:t>SC*Earnings change</w:t>
            </w:r>
          </w:p>
        </w:tc>
        <w:tc>
          <w:tcPr>
            <w:tcW w:w="790" w:type="pct"/>
            <w:tcBorders>
              <w:top w:val="nil"/>
              <w:left w:val="nil"/>
              <w:bottom w:val="nil"/>
              <w:right w:val="single" w:sz="4" w:space="0" w:color="auto"/>
            </w:tcBorders>
            <w:shd w:val="clear" w:color="auto" w:fill="auto"/>
            <w:noWrap/>
            <w:vAlign w:val="center"/>
            <w:hideMark/>
          </w:tcPr>
          <w:p w14:paraId="20CF8D5E"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56F1FEC"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287EBC" w14:textId="77777777" w:rsidR="00905B53" w:rsidRPr="00057254" w:rsidRDefault="00905B53" w:rsidP="005C1A69">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6392B3EF" w14:textId="77777777" w:rsidR="00905B53" w:rsidRPr="00057254" w:rsidRDefault="00905B53" w:rsidP="005C1A69">
            <w:pPr>
              <w:spacing w:line="360" w:lineRule="auto"/>
              <w:rPr>
                <w:color w:val="000000"/>
                <w:sz w:val="16"/>
                <w:szCs w:val="16"/>
              </w:rPr>
            </w:pPr>
          </w:p>
        </w:tc>
      </w:tr>
      <w:tr w:rsidR="00905B53" w:rsidRPr="00057254" w14:paraId="49B56AFC"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3F1210AC"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3165ECB"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C3F5015"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F03AA1" w14:textId="77777777" w:rsidR="00905B53" w:rsidRPr="00057254" w:rsidRDefault="00905B53" w:rsidP="005C1A69">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5205F5D9" w14:textId="77777777" w:rsidR="00905B53" w:rsidRPr="00057254" w:rsidRDefault="00905B53" w:rsidP="005C1A69">
            <w:pPr>
              <w:spacing w:line="360" w:lineRule="auto"/>
              <w:rPr>
                <w:color w:val="000000"/>
                <w:sz w:val="16"/>
                <w:szCs w:val="16"/>
              </w:rPr>
            </w:pPr>
          </w:p>
        </w:tc>
      </w:tr>
      <w:tr w:rsidR="00905B53" w:rsidRPr="00057254" w14:paraId="19DE775E"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4FD627A1" w14:textId="77777777" w:rsidR="00905B53" w:rsidRPr="00057254" w:rsidRDefault="00905B53" w:rsidP="005C1A69">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65BB1C69"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63DC894"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B44A6D7"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3C14E1D" w14:textId="77777777" w:rsidR="00905B53" w:rsidRPr="00057254" w:rsidRDefault="00905B53" w:rsidP="005C1A69">
            <w:pPr>
              <w:spacing w:line="360" w:lineRule="auto"/>
              <w:rPr>
                <w:color w:val="000000"/>
                <w:sz w:val="16"/>
                <w:szCs w:val="16"/>
              </w:rPr>
            </w:pPr>
            <w:r w:rsidRPr="00057254">
              <w:rPr>
                <w:color w:val="000000"/>
                <w:sz w:val="16"/>
                <w:szCs w:val="16"/>
              </w:rPr>
              <w:t>2.219**</w:t>
            </w:r>
          </w:p>
        </w:tc>
      </w:tr>
      <w:tr w:rsidR="00905B53" w:rsidRPr="00057254" w14:paraId="37D5F68F"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69619E8"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76C9B11"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C85C773" w14:textId="77777777" w:rsidR="00905B53" w:rsidRPr="00057254" w:rsidRDefault="00905B53" w:rsidP="005C1A69">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14C50" w14:textId="77777777" w:rsidR="00905B53" w:rsidRPr="00057254" w:rsidRDefault="00905B53" w:rsidP="005C1A69">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B19621F" w14:textId="77777777" w:rsidR="00905B53" w:rsidRPr="00057254" w:rsidRDefault="00905B53" w:rsidP="005C1A69">
            <w:pPr>
              <w:spacing w:line="360" w:lineRule="auto"/>
              <w:rPr>
                <w:color w:val="000000"/>
                <w:sz w:val="16"/>
                <w:szCs w:val="16"/>
              </w:rPr>
            </w:pPr>
            <w:r w:rsidRPr="00057254">
              <w:rPr>
                <w:color w:val="000000"/>
                <w:sz w:val="16"/>
                <w:szCs w:val="16"/>
              </w:rPr>
              <w:t>(0.857)</w:t>
            </w:r>
          </w:p>
        </w:tc>
      </w:tr>
      <w:tr w:rsidR="00905B53" w:rsidRPr="00057254" w14:paraId="32449495"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2660A7BD" w14:textId="77777777" w:rsidR="00905B53" w:rsidRPr="00057254" w:rsidRDefault="00905B53" w:rsidP="005C1A69">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650FC4B1"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F99BA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0AD46DD2"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1285CE35" w14:textId="77777777" w:rsidR="00905B53" w:rsidRPr="00057254" w:rsidRDefault="00905B53" w:rsidP="005C1A69">
            <w:pPr>
              <w:spacing w:line="360" w:lineRule="auto"/>
              <w:rPr>
                <w:color w:val="000000"/>
                <w:sz w:val="16"/>
                <w:szCs w:val="16"/>
              </w:rPr>
            </w:pPr>
            <w:r w:rsidRPr="00057254">
              <w:rPr>
                <w:color w:val="000000"/>
                <w:sz w:val="16"/>
                <w:szCs w:val="16"/>
              </w:rPr>
              <w:t>YES</w:t>
            </w:r>
          </w:p>
        </w:tc>
      </w:tr>
      <w:tr w:rsidR="00905B53" w:rsidRPr="00057254" w14:paraId="5E58E9CB" w14:textId="77777777" w:rsidTr="005C1A69">
        <w:trPr>
          <w:trHeight w:val="320"/>
        </w:trPr>
        <w:tc>
          <w:tcPr>
            <w:tcW w:w="1840" w:type="pct"/>
            <w:tcBorders>
              <w:top w:val="nil"/>
              <w:left w:val="nil"/>
              <w:bottom w:val="nil"/>
              <w:right w:val="single" w:sz="4" w:space="0" w:color="auto"/>
            </w:tcBorders>
            <w:shd w:val="clear" w:color="auto" w:fill="auto"/>
            <w:noWrap/>
            <w:vAlign w:val="center"/>
            <w:hideMark/>
          </w:tcPr>
          <w:p w14:paraId="0C04DCFE" w14:textId="77777777" w:rsidR="00905B53" w:rsidRPr="00057254" w:rsidRDefault="00905B53" w:rsidP="005C1A69">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19EACFA"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F5ECF35"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33FFCAB" w14:textId="77777777" w:rsidR="00905B53" w:rsidRPr="00057254" w:rsidRDefault="00905B53" w:rsidP="005C1A69">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28CD12D9" w14:textId="77777777" w:rsidR="00905B53" w:rsidRPr="00057254" w:rsidRDefault="00905B53" w:rsidP="005C1A69">
            <w:pPr>
              <w:spacing w:line="360" w:lineRule="auto"/>
              <w:rPr>
                <w:color w:val="000000"/>
                <w:sz w:val="16"/>
                <w:szCs w:val="16"/>
              </w:rPr>
            </w:pPr>
            <w:r w:rsidRPr="00057254">
              <w:rPr>
                <w:color w:val="000000"/>
                <w:sz w:val="16"/>
                <w:szCs w:val="16"/>
              </w:rPr>
              <w:t>YES</w:t>
            </w:r>
          </w:p>
        </w:tc>
      </w:tr>
    </w:tbl>
    <w:p w14:paraId="140DFE38" w14:textId="77777777" w:rsidR="00905B53"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A178D0E" w14:textId="77777777" w:rsidR="00905B53" w:rsidRPr="00057254" w:rsidRDefault="00905B53"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Default="00461E9A" w:rsidP="00437C28">
      <w:pPr>
        <w:spacing w:line="480" w:lineRule="auto"/>
        <w:rPr>
          <w:b/>
          <w:bCs/>
        </w:rPr>
      </w:pPr>
    </w:p>
    <w:p w14:paraId="653AFCA6" w14:textId="77777777" w:rsidR="00905B53" w:rsidRDefault="00905B53" w:rsidP="00437C28">
      <w:pPr>
        <w:spacing w:line="480" w:lineRule="auto"/>
        <w:rPr>
          <w:b/>
          <w:bCs/>
        </w:rPr>
      </w:pPr>
    </w:p>
    <w:p w14:paraId="21003A1A" w14:textId="77777777" w:rsidR="00905B53" w:rsidRDefault="00905B53" w:rsidP="00437C28">
      <w:pPr>
        <w:spacing w:line="480" w:lineRule="auto"/>
        <w:rPr>
          <w:b/>
          <w:bCs/>
        </w:rPr>
      </w:pPr>
    </w:p>
    <w:p w14:paraId="425C3F2C" w14:textId="77777777" w:rsidR="00905B53" w:rsidRDefault="00905B53" w:rsidP="00437C28">
      <w:pPr>
        <w:spacing w:line="480" w:lineRule="auto"/>
        <w:rPr>
          <w:b/>
          <w:bCs/>
        </w:rPr>
      </w:pPr>
    </w:p>
    <w:p w14:paraId="090A1ECE" w14:textId="77777777" w:rsidR="00905B53" w:rsidRDefault="00905B53" w:rsidP="00437C28">
      <w:pPr>
        <w:spacing w:line="480" w:lineRule="auto"/>
        <w:rPr>
          <w:b/>
          <w:bCs/>
        </w:rPr>
      </w:pPr>
    </w:p>
    <w:p w14:paraId="069A5533" w14:textId="77777777" w:rsidR="00905B53" w:rsidRDefault="00905B53" w:rsidP="00437C28">
      <w:pPr>
        <w:spacing w:line="480" w:lineRule="auto"/>
        <w:rPr>
          <w:b/>
          <w:bCs/>
        </w:rPr>
      </w:pPr>
    </w:p>
    <w:p w14:paraId="5CD04BAC" w14:textId="4324EDD9" w:rsidR="00905B53" w:rsidRDefault="00455620" w:rsidP="00905B53">
      <w:pPr>
        <w:spacing w:before="240" w:line="480" w:lineRule="auto"/>
      </w:pPr>
      <w:r>
        <w:rPr>
          <w:b/>
          <w:bCs/>
        </w:rPr>
        <w:lastRenderedPageBreak/>
        <w:t>F.1.</w:t>
      </w:r>
      <w:r w:rsidR="00905B53" w:rsidRPr="00057254">
        <w:t xml:space="preserve"> Interactions between social capital and economic change</w:t>
      </w:r>
      <w:r w:rsidR="00905B53">
        <w:t xml:space="preserve">, 2020 elections </w:t>
      </w:r>
      <w:r w:rsidR="00905B53" w:rsidRPr="00057254">
        <w:t xml:space="preserve">(Part </w:t>
      </w:r>
      <w:r w:rsidR="00905B53">
        <w:t>1</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B774B" w14:paraId="7E596A1E"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3DF3E57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50B705AF" w14:textId="77777777" w:rsidR="00905B53" w:rsidRPr="003B774B" w:rsidRDefault="00905B53" w:rsidP="005C1A69">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861E34B" w14:textId="77777777" w:rsidR="00905B53" w:rsidRPr="003B774B" w:rsidRDefault="00905B53" w:rsidP="005C1A69">
            <w:pPr>
              <w:spacing w:line="360" w:lineRule="auto"/>
              <w:jc w:val="center"/>
              <w:rPr>
                <w:color w:val="000000"/>
                <w:sz w:val="16"/>
                <w:szCs w:val="16"/>
              </w:rPr>
            </w:pPr>
            <w:proofErr w:type="spellStart"/>
            <w:r w:rsidRPr="003B774B">
              <w:rPr>
                <w:color w:val="000000"/>
                <w:sz w:val="16"/>
                <w:szCs w:val="16"/>
              </w:rPr>
              <w:t>Volunt</w:t>
            </w:r>
            <w:proofErr w:type="spellEnd"/>
            <w:r w:rsidRPr="003B774B">
              <w:rPr>
                <w:color w:val="000000"/>
                <w:sz w:val="16"/>
                <w:szCs w:val="16"/>
              </w:rPr>
              <w:t>. Rate</w:t>
            </w:r>
          </w:p>
        </w:tc>
      </w:tr>
      <w:tr w:rsidR="00905B53" w:rsidRPr="003B774B" w14:paraId="480690E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748F1BE" w14:textId="77777777" w:rsidR="00905B53" w:rsidRPr="003B774B" w:rsidRDefault="00905B53" w:rsidP="005C1A69">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546ECEA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9F9D0B4"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FC8578B"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3D3344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8897E4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DBD641F"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5B6D14D"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1886138"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369892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F2263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AB1EC11"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46BA365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0C2C213"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A9C4E62"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5977ECA0"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68BDAD0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4FA41639" w14:textId="77777777" w:rsidR="00905B53" w:rsidRPr="003B774B" w:rsidRDefault="00905B53" w:rsidP="005C1A69">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64F56E62" w14:textId="77777777" w:rsidR="00905B53" w:rsidRPr="003B774B" w:rsidRDefault="00905B53" w:rsidP="005C1A69">
            <w:pPr>
              <w:spacing w:line="360" w:lineRule="auto"/>
              <w:rPr>
                <w:color w:val="000000"/>
                <w:sz w:val="16"/>
                <w:szCs w:val="16"/>
              </w:rPr>
            </w:pPr>
            <w:r w:rsidRPr="003B774B">
              <w:rPr>
                <w:color w:val="000000"/>
                <w:sz w:val="16"/>
                <w:szCs w:val="16"/>
              </w:rPr>
              <w:t>(0.000)</w:t>
            </w:r>
          </w:p>
        </w:tc>
      </w:tr>
      <w:tr w:rsidR="00905B53" w:rsidRPr="003B774B" w14:paraId="153165B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629A386" w14:textId="77777777" w:rsidR="00905B53" w:rsidRPr="003B774B" w:rsidRDefault="00905B53" w:rsidP="005C1A69">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673085F" w14:textId="77777777" w:rsidR="00905B53" w:rsidRPr="003B774B" w:rsidRDefault="00905B53" w:rsidP="005C1A69">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1615034D" w14:textId="77777777" w:rsidR="00905B53" w:rsidRPr="003B774B" w:rsidRDefault="00905B53" w:rsidP="005C1A69">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3F2C4BD5" w14:textId="77777777" w:rsidR="00905B53" w:rsidRPr="003B774B" w:rsidRDefault="00905B53" w:rsidP="005C1A69">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21660053" w14:textId="77777777" w:rsidR="00905B53" w:rsidRPr="003B774B" w:rsidRDefault="00905B53" w:rsidP="005C1A69">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612730BD" w14:textId="77777777" w:rsidR="00905B53" w:rsidRPr="003B774B" w:rsidRDefault="00905B53" w:rsidP="005C1A69">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3785B287" w14:textId="77777777" w:rsidR="00905B53" w:rsidRPr="003B774B" w:rsidRDefault="00905B53" w:rsidP="005C1A69">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1F1EC627" w14:textId="77777777" w:rsidR="00905B53" w:rsidRPr="003B774B" w:rsidRDefault="00905B53" w:rsidP="005C1A69">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7AA4893A" w14:textId="77777777" w:rsidR="00905B53" w:rsidRPr="003B774B" w:rsidRDefault="00905B53" w:rsidP="005C1A69">
            <w:pPr>
              <w:spacing w:line="360" w:lineRule="auto"/>
              <w:rPr>
                <w:color w:val="000000"/>
                <w:sz w:val="16"/>
                <w:szCs w:val="16"/>
              </w:rPr>
            </w:pPr>
            <w:r w:rsidRPr="003B774B">
              <w:rPr>
                <w:color w:val="000000"/>
                <w:sz w:val="16"/>
                <w:szCs w:val="16"/>
              </w:rPr>
              <w:t>-0.015</w:t>
            </w:r>
          </w:p>
        </w:tc>
      </w:tr>
      <w:tr w:rsidR="00905B53" w:rsidRPr="003B774B" w14:paraId="6D6D693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17E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76CADFF"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4F5BFE28"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17321B4D"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84E197C" w14:textId="77777777" w:rsidR="00905B53" w:rsidRPr="003B774B" w:rsidRDefault="00905B53" w:rsidP="005C1A69">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673492F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66F63324" w14:textId="77777777" w:rsidR="00905B53" w:rsidRPr="003B774B" w:rsidRDefault="00905B53" w:rsidP="005C1A69">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E14D522" w14:textId="77777777" w:rsidR="00905B53" w:rsidRPr="003B774B" w:rsidRDefault="00905B53" w:rsidP="005C1A69">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50411FCA" w14:textId="77777777" w:rsidR="00905B53" w:rsidRPr="003B774B" w:rsidRDefault="00905B53" w:rsidP="005C1A69">
            <w:pPr>
              <w:spacing w:line="360" w:lineRule="auto"/>
              <w:rPr>
                <w:color w:val="000000"/>
                <w:sz w:val="16"/>
                <w:szCs w:val="16"/>
              </w:rPr>
            </w:pPr>
            <w:r w:rsidRPr="003B774B">
              <w:rPr>
                <w:color w:val="000000"/>
                <w:sz w:val="16"/>
                <w:szCs w:val="16"/>
              </w:rPr>
              <w:t>(0.029)</w:t>
            </w:r>
          </w:p>
        </w:tc>
      </w:tr>
      <w:tr w:rsidR="00905B53" w:rsidRPr="003B774B" w14:paraId="7998EA9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9694A5B" w14:textId="77777777" w:rsidR="00905B53" w:rsidRPr="003B774B" w:rsidRDefault="00905B53" w:rsidP="005C1A69">
            <w:pPr>
              <w:spacing w:line="360" w:lineRule="auto"/>
              <w:rPr>
                <w:color w:val="000000"/>
                <w:sz w:val="16"/>
                <w:szCs w:val="16"/>
              </w:rPr>
            </w:pPr>
            <w:r w:rsidRPr="003B774B">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77563888" w14:textId="77777777" w:rsidR="00905B53" w:rsidRPr="003B774B" w:rsidRDefault="00905B53" w:rsidP="005C1A69">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1C3B171" w14:textId="77777777" w:rsidR="00905B53" w:rsidRPr="003B774B" w:rsidRDefault="00905B53" w:rsidP="005C1A69">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0B7B1572" w14:textId="77777777" w:rsidR="00905B53" w:rsidRPr="003B774B" w:rsidRDefault="00905B53" w:rsidP="005C1A69">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0BF25E48" w14:textId="77777777" w:rsidR="00905B53" w:rsidRPr="003B774B" w:rsidRDefault="00905B53" w:rsidP="005C1A69">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6C17958B" w14:textId="77777777" w:rsidR="00905B53" w:rsidRPr="003B774B" w:rsidRDefault="00905B53" w:rsidP="005C1A69">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5FD0E7D6" w14:textId="77777777" w:rsidR="00905B53" w:rsidRPr="003B774B" w:rsidRDefault="00905B53" w:rsidP="005C1A69">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6C5ADD9F" w14:textId="77777777" w:rsidR="00905B53" w:rsidRPr="003B774B" w:rsidRDefault="00905B53" w:rsidP="005C1A69">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74F517A4" w14:textId="77777777" w:rsidR="00905B53" w:rsidRPr="003B774B" w:rsidRDefault="00905B53" w:rsidP="005C1A69">
            <w:pPr>
              <w:spacing w:line="360" w:lineRule="auto"/>
              <w:rPr>
                <w:color w:val="000000"/>
                <w:sz w:val="16"/>
                <w:szCs w:val="16"/>
              </w:rPr>
            </w:pPr>
            <w:r w:rsidRPr="003B774B">
              <w:rPr>
                <w:color w:val="000000"/>
                <w:sz w:val="16"/>
                <w:szCs w:val="16"/>
              </w:rPr>
              <w:t>0.544**</w:t>
            </w:r>
          </w:p>
        </w:tc>
      </w:tr>
      <w:tr w:rsidR="00905B53" w:rsidRPr="003B774B" w14:paraId="19D1F9B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A6C47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0565FA" w14:textId="77777777" w:rsidR="00905B53" w:rsidRPr="003B774B" w:rsidRDefault="00905B53" w:rsidP="005C1A69">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1525E3FE" w14:textId="77777777" w:rsidR="00905B53" w:rsidRPr="003B774B" w:rsidRDefault="00905B53" w:rsidP="005C1A69">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69A83547" w14:textId="77777777" w:rsidR="00905B53" w:rsidRPr="003B774B" w:rsidRDefault="00905B53" w:rsidP="005C1A69">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7510D2DC" w14:textId="77777777" w:rsidR="00905B53" w:rsidRPr="003B774B" w:rsidRDefault="00905B53" w:rsidP="005C1A69">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21763B9C" w14:textId="77777777" w:rsidR="00905B53" w:rsidRPr="003B774B" w:rsidRDefault="00905B53" w:rsidP="005C1A69">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4FD9828C" w14:textId="77777777" w:rsidR="00905B53" w:rsidRPr="003B774B" w:rsidRDefault="00905B53" w:rsidP="005C1A69">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6721B82" w14:textId="77777777" w:rsidR="00905B53" w:rsidRPr="003B774B" w:rsidRDefault="00905B53" w:rsidP="005C1A69">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42964496" w14:textId="77777777" w:rsidR="00905B53" w:rsidRPr="003B774B" w:rsidRDefault="00905B53" w:rsidP="005C1A69">
            <w:pPr>
              <w:spacing w:line="360" w:lineRule="auto"/>
              <w:rPr>
                <w:color w:val="000000"/>
                <w:sz w:val="16"/>
                <w:szCs w:val="16"/>
              </w:rPr>
            </w:pPr>
            <w:r w:rsidRPr="003B774B">
              <w:rPr>
                <w:color w:val="000000"/>
                <w:sz w:val="16"/>
                <w:szCs w:val="16"/>
              </w:rPr>
              <w:t>(0.198)</w:t>
            </w:r>
          </w:p>
        </w:tc>
      </w:tr>
      <w:tr w:rsidR="00905B53" w:rsidRPr="003B774B" w14:paraId="2B0C988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65EFC5" w14:textId="77777777" w:rsidR="00905B53" w:rsidRPr="003B774B" w:rsidRDefault="00905B53" w:rsidP="005C1A69">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0CAC2FF0" w14:textId="77777777" w:rsidR="00905B53" w:rsidRPr="003B774B" w:rsidRDefault="00905B53" w:rsidP="005C1A69">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44B7B5B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C3422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CD20F1"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758A6E" w14:textId="77777777" w:rsidR="00905B53" w:rsidRPr="003B774B" w:rsidRDefault="00905B53" w:rsidP="005C1A69">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634C5F5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3F3AF4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6991D7A" w14:textId="77777777" w:rsidR="00905B53" w:rsidRPr="003B774B" w:rsidRDefault="00905B53" w:rsidP="005C1A69">
            <w:pPr>
              <w:spacing w:line="360" w:lineRule="auto"/>
              <w:rPr>
                <w:color w:val="000000"/>
                <w:sz w:val="16"/>
                <w:szCs w:val="16"/>
              </w:rPr>
            </w:pPr>
          </w:p>
        </w:tc>
      </w:tr>
      <w:tr w:rsidR="00905B53" w:rsidRPr="003B774B" w14:paraId="59B3D7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D4355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3E364A" w14:textId="77777777" w:rsidR="00905B53" w:rsidRPr="003B774B" w:rsidRDefault="00905B53" w:rsidP="005C1A69">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5CB598E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DB80F4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92F724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3F28CB" w14:textId="77777777" w:rsidR="00905B53" w:rsidRPr="003B774B" w:rsidRDefault="00905B53" w:rsidP="005C1A69">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6E0CACEA"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527D8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A75D52" w14:textId="77777777" w:rsidR="00905B53" w:rsidRPr="003B774B" w:rsidRDefault="00905B53" w:rsidP="005C1A69">
            <w:pPr>
              <w:spacing w:line="360" w:lineRule="auto"/>
              <w:rPr>
                <w:color w:val="000000"/>
                <w:sz w:val="16"/>
                <w:szCs w:val="16"/>
              </w:rPr>
            </w:pPr>
          </w:p>
        </w:tc>
      </w:tr>
      <w:tr w:rsidR="00905B53" w:rsidRPr="003B774B" w14:paraId="3C499BF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539325" w14:textId="77777777" w:rsidR="00905B53" w:rsidRPr="003B774B" w:rsidRDefault="00905B53" w:rsidP="005C1A69">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1840E78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0008C2" w14:textId="77777777" w:rsidR="00905B53" w:rsidRPr="003B774B" w:rsidRDefault="00905B53" w:rsidP="005C1A69">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555CA99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EE382D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91E47C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9B5159A" w14:textId="77777777" w:rsidR="00905B53" w:rsidRPr="003B774B" w:rsidRDefault="00905B53" w:rsidP="005C1A69">
            <w:pPr>
              <w:spacing w:line="360" w:lineRule="auto"/>
              <w:rPr>
                <w:color w:val="000000"/>
                <w:sz w:val="16"/>
                <w:szCs w:val="16"/>
              </w:rPr>
            </w:pPr>
            <w:r w:rsidRPr="003B774B">
              <w:rPr>
                <w:color w:val="000000"/>
                <w:sz w:val="16"/>
                <w:szCs w:val="16"/>
              </w:rPr>
              <w:t>-1.996***</w:t>
            </w:r>
          </w:p>
        </w:tc>
        <w:tc>
          <w:tcPr>
            <w:tcW w:w="992" w:type="dxa"/>
            <w:tcBorders>
              <w:top w:val="nil"/>
              <w:left w:val="single" w:sz="4" w:space="0" w:color="auto"/>
              <w:bottom w:val="nil"/>
              <w:right w:val="single" w:sz="4" w:space="0" w:color="auto"/>
            </w:tcBorders>
            <w:shd w:val="clear" w:color="auto" w:fill="auto"/>
            <w:noWrap/>
            <w:vAlign w:val="bottom"/>
            <w:hideMark/>
          </w:tcPr>
          <w:p w14:paraId="330AB38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C950766" w14:textId="77777777" w:rsidR="00905B53" w:rsidRPr="003B774B" w:rsidRDefault="00905B53" w:rsidP="005C1A69">
            <w:pPr>
              <w:spacing w:line="360" w:lineRule="auto"/>
              <w:rPr>
                <w:color w:val="000000"/>
                <w:sz w:val="16"/>
                <w:szCs w:val="16"/>
              </w:rPr>
            </w:pPr>
          </w:p>
        </w:tc>
      </w:tr>
      <w:tr w:rsidR="00905B53" w:rsidRPr="003B774B" w14:paraId="6794BBA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EF1FAC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42E4AC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F8A89D" w14:textId="77777777" w:rsidR="00905B53" w:rsidRPr="003B774B" w:rsidRDefault="00905B53" w:rsidP="005C1A69">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746958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873A75F"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E8AEC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858B71" w14:textId="77777777" w:rsidR="00905B53" w:rsidRPr="003B774B" w:rsidRDefault="00905B53" w:rsidP="005C1A69">
            <w:pPr>
              <w:spacing w:line="360" w:lineRule="auto"/>
              <w:rPr>
                <w:color w:val="000000"/>
                <w:sz w:val="16"/>
                <w:szCs w:val="16"/>
              </w:rPr>
            </w:pPr>
            <w:r w:rsidRPr="003B774B">
              <w:rPr>
                <w:color w:val="000000"/>
                <w:sz w:val="16"/>
                <w:szCs w:val="16"/>
              </w:rPr>
              <w:t>(0.182)</w:t>
            </w:r>
          </w:p>
        </w:tc>
        <w:tc>
          <w:tcPr>
            <w:tcW w:w="992" w:type="dxa"/>
            <w:tcBorders>
              <w:top w:val="nil"/>
              <w:left w:val="single" w:sz="4" w:space="0" w:color="auto"/>
              <w:bottom w:val="nil"/>
              <w:right w:val="single" w:sz="4" w:space="0" w:color="auto"/>
            </w:tcBorders>
            <w:shd w:val="clear" w:color="auto" w:fill="auto"/>
            <w:noWrap/>
            <w:vAlign w:val="bottom"/>
            <w:hideMark/>
          </w:tcPr>
          <w:p w14:paraId="624339A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807A012" w14:textId="77777777" w:rsidR="00905B53" w:rsidRPr="003B774B" w:rsidRDefault="00905B53" w:rsidP="005C1A69">
            <w:pPr>
              <w:spacing w:line="360" w:lineRule="auto"/>
              <w:rPr>
                <w:color w:val="000000"/>
                <w:sz w:val="16"/>
                <w:szCs w:val="16"/>
              </w:rPr>
            </w:pPr>
          </w:p>
        </w:tc>
      </w:tr>
      <w:tr w:rsidR="00905B53" w:rsidRPr="003B774B" w14:paraId="690D4F1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FF03C87" w14:textId="77777777" w:rsidR="00905B53" w:rsidRPr="003B774B" w:rsidRDefault="00905B53" w:rsidP="005C1A69">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4E4EE3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3834AD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EDBB02B" w14:textId="77777777" w:rsidR="00905B53" w:rsidRPr="003B774B" w:rsidRDefault="00905B53" w:rsidP="005C1A69">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6D0217B8"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454CD3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4520C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AC0040F" w14:textId="77777777" w:rsidR="00905B53" w:rsidRPr="003B774B" w:rsidRDefault="00905B53" w:rsidP="005C1A69">
            <w:pPr>
              <w:spacing w:line="360" w:lineRule="auto"/>
              <w:rPr>
                <w:color w:val="000000"/>
                <w:sz w:val="16"/>
                <w:szCs w:val="16"/>
              </w:rPr>
            </w:pPr>
            <w:r w:rsidRPr="003B774B">
              <w:rPr>
                <w:color w:val="000000"/>
                <w:sz w:val="16"/>
                <w:szCs w:val="16"/>
              </w:rPr>
              <w:t>0.689**</w:t>
            </w:r>
          </w:p>
        </w:tc>
        <w:tc>
          <w:tcPr>
            <w:tcW w:w="946" w:type="dxa"/>
            <w:tcBorders>
              <w:top w:val="nil"/>
              <w:left w:val="nil"/>
              <w:bottom w:val="nil"/>
              <w:right w:val="nil"/>
            </w:tcBorders>
            <w:shd w:val="clear" w:color="auto" w:fill="auto"/>
            <w:noWrap/>
            <w:vAlign w:val="bottom"/>
            <w:hideMark/>
          </w:tcPr>
          <w:p w14:paraId="536872EA" w14:textId="77777777" w:rsidR="00905B53" w:rsidRPr="003B774B" w:rsidRDefault="00905B53" w:rsidP="005C1A69">
            <w:pPr>
              <w:spacing w:line="360" w:lineRule="auto"/>
              <w:rPr>
                <w:color w:val="000000"/>
                <w:sz w:val="16"/>
                <w:szCs w:val="16"/>
              </w:rPr>
            </w:pPr>
          </w:p>
        </w:tc>
      </w:tr>
      <w:tr w:rsidR="00905B53" w:rsidRPr="003B774B" w14:paraId="500B4D5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E9F847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8A986A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AA04C3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991B73" w14:textId="77777777" w:rsidR="00905B53" w:rsidRPr="003B774B" w:rsidRDefault="00905B53" w:rsidP="005C1A69">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66BEBE1A"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8FD58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00172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1841A77" w14:textId="77777777" w:rsidR="00905B53" w:rsidRPr="003B774B" w:rsidRDefault="00905B53" w:rsidP="005C1A69">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3F81A07" w14:textId="77777777" w:rsidR="00905B53" w:rsidRPr="003B774B" w:rsidRDefault="00905B53" w:rsidP="005C1A69">
            <w:pPr>
              <w:spacing w:line="360" w:lineRule="auto"/>
              <w:rPr>
                <w:color w:val="000000"/>
                <w:sz w:val="16"/>
                <w:szCs w:val="16"/>
              </w:rPr>
            </w:pPr>
          </w:p>
        </w:tc>
      </w:tr>
      <w:tr w:rsidR="00905B53" w:rsidRPr="003B774B" w14:paraId="7BE3753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A3EC48" w14:textId="77777777" w:rsidR="00905B53" w:rsidRPr="003B774B" w:rsidRDefault="00905B53" w:rsidP="005C1A69">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AC7DE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6677B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0B397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EA8547C" w14:textId="77777777" w:rsidR="00905B53" w:rsidRPr="003B774B" w:rsidRDefault="00905B53" w:rsidP="005C1A69">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0ABDF31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5FC0"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27A15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0A242A4" w14:textId="77777777" w:rsidR="00905B53" w:rsidRPr="003B774B" w:rsidRDefault="00905B53" w:rsidP="005C1A69">
            <w:pPr>
              <w:spacing w:line="360" w:lineRule="auto"/>
              <w:rPr>
                <w:color w:val="000000"/>
                <w:sz w:val="16"/>
                <w:szCs w:val="16"/>
              </w:rPr>
            </w:pPr>
            <w:r w:rsidRPr="003B774B">
              <w:rPr>
                <w:color w:val="000000"/>
                <w:sz w:val="16"/>
                <w:szCs w:val="16"/>
              </w:rPr>
              <w:t>0.697</w:t>
            </w:r>
          </w:p>
        </w:tc>
      </w:tr>
      <w:tr w:rsidR="00905B53" w:rsidRPr="003B774B" w14:paraId="04FC453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0142D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12BDAC6"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747E0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21295F3"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E0F695A" w14:textId="77777777" w:rsidR="00905B53" w:rsidRPr="003B774B" w:rsidRDefault="00905B53" w:rsidP="005C1A69">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00496A4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B7E7641"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8B58A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D484ED" w14:textId="77777777" w:rsidR="00905B53" w:rsidRPr="003B774B" w:rsidRDefault="00905B53" w:rsidP="005C1A69">
            <w:pPr>
              <w:spacing w:line="360" w:lineRule="auto"/>
              <w:rPr>
                <w:color w:val="000000"/>
                <w:sz w:val="16"/>
                <w:szCs w:val="16"/>
              </w:rPr>
            </w:pPr>
            <w:r w:rsidRPr="003B774B">
              <w:rPr>
                <w:color w:val="000000"/>
                <w:sz w:val="16"/>
                <w:szCs w:val="16"/>
              </w:rPr>
              <w:t>(0.441)</w:t>
            </w:r>
          </w:p>
        </w:tc>
      </w:tr>
      <w:tr w:rsidR="00905B53" w:rsidRPr="003B774B" w14:paraId="184E9B3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CF78BD8" w14:textId="77777777" w:rsidR="00905B53" w:rsidRPr="003B774B" w:rsidRDefault="00905B53" w:rsidP="005C1A69">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1FBCC0E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4112D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67BBEE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457A219"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F26E6D"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83212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9C32B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7530E0C" w14:textId="77777777" w:rsidR="00905B53" w:rsidRPr="003B774B" w:rsidRDefault="00905B53" w:rsidP="005C1A69">
            <w:pPr>
              <w:spacing w:line="360" w:lineRule="auto"/>
              <w:rPr>
                <w:color w:val="000000"/>
                <w:sz w:val="16"/>
                <w:szCs w:val="16"/>
              </w:rPr>
            </w:pPr>
          </w:p>
        </w:tc>
      </w:tr>
      <w:tr w:rsidR="00905B53" w:rsidRPr="003B774B" w14:paraId="6499EA0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AA5FB1B" w14:textId="77777777" w:rsidR="00905B53" w:rsidRPr="003B774B" w:rsidRDefault="00905B53" w:rsidP="005C1A69">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6C9EF806" w14:textId="77777777" w:rsidR="00905B53" w:rsidRPr="003B774B" w:rsidRDefault="00905B53" w:rsidP="005C1A69">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299DE761" w14:textId="77777777" w:rsidR="00905B53" w:rsidRPr="003B774B" w:rsidRDefault="00905B53" w:rsidP="005C1A69">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9C24EFA"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5CA563"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3419543" w14:textId="77777777" w:rsidR="00905B53" w:rsidRPr="003B774B" w:rsidRDefault="00905B53" w:rsidP="005C1A69">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6608246C"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6A317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1F81066" w14:textId="77777777" w:rsidR="00905B53" w:rsidRPr="003B774B" w:rsidRDefault="00905B53" w:rsidP="005C1A69">
            <w:pPr>
              <w:spacing w:line="360" w:lineRule="auto"/>
              <w:rPr>
                <w:color w:val="000000"/>
                <w:sz w:val="16"/>
                <w:szCs w:val="16"/>
              </w:rPr>
            </w:pPr>
          </w:p>
        </w:tc>
      </w:tr>
      <w:tr w:rsidR="00905B53" w:rsidRPr="003B774B" w14:paraId="6C54C75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FB4DC1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86D8493" w14:textId="77777777" w:rsidR="00905B53" w:rsidRPr="003B774B" w:rsidRDefault="00905B53" w:rsidP="005C1A69">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7C83EA3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BD58FB"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0B91F0"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8EA8EAA" w14:textId="77777777" w:rsidR="00905B53" w:rsidRPr="003B774B" w:rsidRDefault="00905B53" w:rsidP="005C1A69">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96FC782"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0457F1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529B6C0" w14:textId="77777777" w:rsidR="00905B53" w:rsidRPr="003B774B" w:rsidRDefault="00905B53" w:rsidP="005C1A69">
            <w:pPr>
              <w:spacing w:line="360" w:lineRule="auto"/>
              <w:rPr>
                <w:color w:val="000000"/>
                <w:sz w:val="16"/>
                <w:szCs w:val="16"/>
              </w:rPr>
            </w:pPr>
          </w:p>
        </w:tc>
      </w:tr>
      <w:tr w:rsidR="00905B53" w:rsidRPr="003B774B" w14:paraId="2619757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B6FCAB8" w14:textId="77777777" w:rsidR="00905B53" w:rsidRPr="003B774B" w:rsidRDefault="00905B53" w:rsidP="005C1A69">
            <w:pPr>
              <w:spacing w:line="360" w:lineRule="auto"/>
              <w:rPr>
                <w:color w:val="000000"/>
                <w:sz w:val="16"/>
                <w:szCs w:val="16"/>
              </w:rPr>
            </w:pPr>
            <w:r w:rsidRPr="003B774B">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AC0A93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C28A1E9" w14:textId="77777777" w:rsidR="00905B53" w:rsidRPr="003B774B" w:rsidRDefault="00905B53" w:rsidP="005C1A69">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2DD835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9A57A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E20D01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BDB23CB" w14:textId="77777777" w:rsidR="00905B53" w:rsidRPr="003B774B" w:rsidRDefault="00905B53" w:rsidP="005C1A69">
            <w:pPr>
              <w:spacing w:line="360" w:lineRule="auto"/>
              <w:rPr>
                <w:color w:val="000000"/>
                <w:sz w:val="16"/>
                <w:szCs w:val="16"/>
              </w:rPr>
            </w:pPr>
            <w:r w:rsidRPr="003B774B">
              <w:rPr>
                <w:color w:val="000000"/>
                <w:sz w:val="16"/>
                <w:szCs w:val="16"/>
              </w:rPr>
              <w:t>-1.218</w:t>
            </w:r>
          </w:p>
        </w:tc>
        <w:tc>
          <w:tcPr>
            <w:tcW w:w="992" w:type="dxa"/>
            <w:tcBorders>
              <w:top w:val="nil"/>
              <w:left w:val="single" w:sz="4" w:space="0" w:color="auto"/>
              <w:bottom w:val="nil"/>
              <w:right w:val="single" w:sz="4" w:space="0" w:color="auto"/>
            </w:tcBorders>
            <w:shd w:val="clear" w:color="auto" w:fill="auto"/>
            <w:noWrap/>
            <w:vAlign w:val="bottom"/>
            <w:hideMark/>
          </w:tcPr>
          <w:p w14:paraId="20F91A1C"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F6B654A" w14:textId="77777777" w:rsidR="00905B53" w:rsidRPr="003B774B" w:rsidRDefault="00905B53" w:rsidP="005C1A69">
            <w:pPr>
              <w:spacing w:line="360" w:lineRule="auto"/>
              <w:rPr>
                <w:color w:val="000000"/>
                <w:sz w:val="16"/>
                <w:szCs w:val="16"/>
              </w:rPr>
            </w:pPr>
          </w:p>
        </w:tc>
      </w:tr>
      <w:tr w:rsidR="00905B53" w:rsidRPr="003B774B" w14:paraId="16F6C01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9BB345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DD2A6B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553C460" w14:textId="77777777" w:rsidR="00905B53" w:rsidRPr="003B774B" w:rsidRDefault="00905B53" w:rsidP="005C1A69">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29A192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6841392"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3EF880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7425308" w14:textId="77777777" w:rsidR="00905B53" w:rsidRPr="003B774B" w:rsidRDefault="00905B53" w:rsidP="005C1A69">
            <w:pPr>
              <w:spacing w:line="360" w:lineRule="auto"/>
              <w:rPr>
                <w:color w:val="000000"/>
                <w:sz w:val="16"/>
                <w:szCs w:val="16"/>
              </w:rPr>
            </w:pPr>
            <w:r w:rsidRPr="003B774B">
              <w:rPr>
                <w:color w:val="000000"/>
                <w:sz w:val="16"/>
                <w:szCs w:val="16"/>
              </w:rPr>
              <w:t>(2.218)</w:t>
            </w:r>
          </w:p>
        </w:tc>
        <w:tc>
          <w:tcPr>
            <w:tcW w:w="992" w:type="dxa"/>
            <w:tcBorders>
              <w:top w:val="nil"/>
              <w:left w:val="single" w:sz="4" w:space="0" w:color="auto"/>
              <w:bottom w:val="nil"/>
              <w:right w:val="single" w:sz="4" w:space="0" w:color="auto"/>
            </w:tcBorders>
            <w:shd w:val="clear" w:color="auto" w:fill="auto"/>
            <w:noWrap/>
            <w:vAlign w:val="bottom"/>
            <w:hideMark/>
          </w:tcPr>
          <w:p w14:paraId="66780F4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6EE170B" w14:textId="77777777" w:rsidR="00905B53" w:rsidRPr="003B774B" w:rsidRDefault="00905B53" w:rsidP="005C1A69">
            <w:pPr>
              <w:spacing w:line="360" w:lineRule="auto"/>
              <w:rPr>
                <w:color w:val="000000"/>
                <w:sz w:val="16"/>
                <w:szCs w:val="16"/>
              </w:rPr>
            </w:pPr>
          </w:p>
        </w:tc>
      </w:tr>
      <w:tr w:rsidR="00905B53" w:rsidRPr="003B774B" w14:paraId="58110F6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333E396" w14:textId="77777777" w:rsidR="00905B53" w:rsidRPr="003B774B" w:rsidRDefault="00905B53" w:rsidP="005C1A69">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48AEB1E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ECD964"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95CBAAD" w14:textId="77777777" w:rsidR="00905B53" w:rsidRPr="003B774B" w:rsidRDefault="00905B53" w:rsidP="005C1A69">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05726787"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0FA500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DDC0569"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C87F30" w14:textId="77777777" w:rsidR="00905B53" w:rsidRPr="003B774B" w:rsidRDefault="00905B53" w:rsidP="005C1A69">
            <w:pPr>
              <w:spacing w:line="360" w:lineRule="auto"/>
              <w:rPr>
                <w:color w:val="000000"/>
                <w:sz w:val="16"/>
                <w:szCs w:val="16"/>
              </w:rPr>
            </w:pPr>
            <w:r w:rsidRPr="003B774B">
              <w:rPr>
                <w:color w:val="000000"/>
                <w:sz w:val="16"/>
                <w:szCs w:val="16"/>
              </w:rPr>
              <w:t>-3.949</w:t>
            </w:r>
          </w:p>
        </w:tc>
        <w:tc>
          <w:tcPr>
            <w:tcW w:w="946" w:type="dxa"/>
            <w:tcBorders>
              <w:top w:val="nil"/>
              <w:left w:val="nil"/>
              <w:bottom w:val="nil"/>
              <w:right w:val="nil"/>
            </w:tcBorders>
            <w:shd w:val="clear" w:color="auto" w:fill="auto"/>
            <w:noWrap/>
            <w:vAlign w:val="bottom"/>
            <w:hideMark/>
          </w:tcPr>
          <w:p w14:paraId="22C41973" w14:textId="77777777" w:rsidR="00905B53" w:rsidRPr="003B774B" w:rsidRDefault="00905B53" w:rsidP="005C1A69">
            <w:pPr>
              <w:spacing w:line="360" w:lineRule="auto"/>
              <w:rPr>
                <w:color w:val="000000"/>
                <w:sz w:val="16"/>
                <w:szCs w:val="16"/>
              </w:rPr>
            </w:pPr>
          </w:p>
        </w:tc>
      </w:tr>
      <w:tr w:rsidR="00905B53" w:rsidRPr="003B774B" w14:paraId="7B0FB1FB"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1895005"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BCF829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2D2C715"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2C48BE" w14:textId="77777777" w:rsidR="00905B53" w:rsidRPr="003B774B" w:rsidRDefault="00905B53" w:rsidP="005C1A69">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6CEF923D" w14:textId="77777777" w:rsidR="00905B53" w:rsidRPr="003B774B"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CA19AF"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481B3B"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24952F1" w14:textId="77777777" w:rsidR="00905B53" w:rsidRPr="003B774B" w:rsidRDefault="00905B53" w:rsidP="005C1A69">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71FFBD57" w14:textId="77777777" w:rsidR="00905B53" w:rsidRPr="003B774B" w:rsidRDefault="00905B53" w:rsidP="005C1A69">
            <w:pPr>
              <w:spacing w:line="360" w:lineRule="auto"/>
              <w:rPr>
                <w:color w:val="000000"/>
                <w:sz w:val="16"/>
                <w:szCs w:val="16"/>
              </w:rPr>
            </w:pPr>
          </w:p>
        </w:tc>
      </w:tr>
      <w:tr w:rsidR="00905B53" w:rsidRPr="003B774B" w14:paraId="1244746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42BE24C" w14:textId="77777777" w:rsidR="00905B53" w:rsidRPr="003B774B" w:rsidRDefault="00905B53" w:rsidP="005C1A69">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429537AE"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85DF48"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D3BB87"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0CDF2F3" w14:textId="77777777" w:rsidR="00905B53" w:rsidRPr="003B774B" w:rsidRDefault="00905B53" w:rsidP="005C1A69">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07EE2401"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5E7F807"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F231130"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F5746D0" w14:textId="77777777" w:rsidR="00905B53" w:rsidRPr="003B774B" w:rsidRDefault="00905B53" w:rsidP="005C1A69">
            <w:pPr>
              <w:spacing w:line="360" w:lineRule="auto"/>
              <w:rPr>
                <w:color w:val="000000"/>
                <w:sz w:val="16"/>
                <w:szCs w:val="16"/>
              </w:rPr>
            </w:pPr>
            <w:r w:rsidRPr="003B774B">
              <w:rPr>
                <w:color w:val="000000"/>
                <w:sz w:val="16"/>
                <w:szCs w:val="16"/>
              </w:rPr>
              <w:t>-11.203*</w:t>
            </w:r>
          </w:p>
        </w:tc>
      </w:tr>
      <w:tr w:rsidR="00905B53" w:rsidRPr="003B774B" w14:paraId="731C8A2F"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7316668"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32945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871073F"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32FE6A9"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B0B504" w14:textId="77777777" w:rsidR="00905B53" w:rsidRPr="003B774B" w:rsidRDefault="00905B53" w:rsidP="005C1A69">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491D2934"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EC2860E" w14:textId="77777777" w:rsidR="00905B53" w:rsidRPr="003B774B"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9DC2F2" w14:textId="77777777" w:rsidR="00905B53" w:rsidRPr="003B774B" w:rsidRDefault="00905B53" w:rsidP="005C1A69">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A4C7B21" w14:textId="77777777" w:rsidR="00905B53" w:rsidRPr="003B774B" w:rsidRDefault="00905B53" w:rsidP="005C1A69">
            <w:pPr>
              <w:spacing w:line="360" w:lineRule="auto"/>
              <w:rPr>
                <w:color w:val="000000"/>
                <w:sz w:val="16"/>
                <w:szCs w:val="16"/>
              </w:rPr>
            </w:pPr>
            <w:r w:rsidRPr="003B774B">
              <w:rPr>
                <w:color w:val="000000"/>
                <w:sz w:val="16"/>
                <w:szCs w:val="16"/>
              </w:rPr>
              <w:t>(5.143)</w:t>
            </w:r>
          </w:p>
        </w:tc>
      </w:tr>
      <w:tr w:rsidR="00905B53" w:rsidRPr="003B774B" w14:paraId="124413D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8EE2E2D" w14:textId="77777777" w:rsidR="00905B53" w:rsidRPr="003B774B" w:rsidRDefault="00905B53" w:rsidP="005C1A69">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46E4CFD"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8C5B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192C24F"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6353F4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3C9FDFB"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2168F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37C3A876"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68229892" w14:textId="77777777" w:rsidR="00905B53" w:rsidRPr="003B774B" w:rsidRDefault="00905B53" w:rsidP="005C1A69">
            <w:pPr>
              <w:spacing w:line="360" w:lineRule="auto"/>
              <w:rPr>
                <w:color w:val="000000"/>
                <w:sz w:val="16"/>
                <w:szCs w:val="16"/>
              </w:rPr>
            </w:pPr>
            <w:r w:rsidRPr="003B774B">
              <w:rPr>
                <w:color w:val="000000"/>
                <w:sz w:val="16"/>
                <w:szCs w:val="16"/>
              </w:rPr>
              <w:t>YES</w:t>
            </w:r>
          </w:p>
        </w:tc>
      </w:tr>
      <w:tr w:rsidR="00905B53" w:rsidRPr="003B774B" w14:paraId="46E676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8BA3A81" w14:textId="77777777" w:rsidR="00905B53" w:rsidRPr="003B774B" w:rsidRDefault="00905B53" w:rsidP="005C1A69">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7B635C6C"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DDD9B3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99849C0"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2520A23"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305BD42E"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4DE7BF07"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E9852F9" w14:textId="77777777" w:rsidR="00905B53" w:rsidRPr="003B774B" w:rsidRDefault="00905B53" w:rsidP="005C1A69">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44B3F5B8" w14:textId="77777777" w:rsidR="00905B53" w:rsidRPr="003B774B" w:rsidRDefault="00905B53" w:rsidP="005C1A69">
            <w:pPr>
              <w:spacing w:line="360" w:lineRule="auto"/>
              <w:rPr>
                <w:color w:val="000000"/>
                <w:sz w:val="16"/>
                <w:szCs w:val="16"/>
              </w:rPr>
            </w:pPr>
            <w:r w:rsidRPr="003B774B">
              <w:rPr>
                <w:color w:val="000000"/>
                <w:sz w:val="16"/>
                <w:szCs w:val="16"/>
              </w:rPr>
              <w:t>YES</w:t>
            </w:r>
          </w:p>
        </w:tc>
      </w:tr>
    </w:tbl>
    <w:p w14:paraId="12695479"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DDA54EF" w14:textId="77777777" w:rsidR="00905B53" w:rsidRDefault="00905B53" w:rsidP="00905B53">
      <w:pPr>
        <w:spacing w:line="480" w:lineRule="auto"/>
      </w:pPr>
    </w:p>
    <w:p w14:paraId="6BF950C1" w14:textId="73BBE53D" w:rsidR="00905B53" w:rsidRDefault="00455620" w:rsidP="00905B53">
      <w:pPr>
        <w:spacing w:before="240" w:line="480" w:lineRule="auto"/>
      </w:pPr>
      <w:r>
        <w:rPr>
          <w:b/>
          <w:bCs/>
        </w:rPr>
        <w:lastRenderedPageBreak/>
        <w:t>F.2.</w:t>
      </w:r>
      <w:r w:rsidR="00905B53" w:rsidRPr="00057254">
        <w:t xml:space="preserve"> Interactions between social capital and economic change</w:t>
      </w:r>
      <w:r w:rsidR="00905B53">
        <w:t xml:space="preserve">, 2020 elections </w:t>
      </w:r>
      <w:r w:rsidR="00905B53" w:rsidRPr="00057254">
        <w:t xml:space="preserve">(Part </w:t>
      </w:r>
      <w:r w:rsidR="00905B53">
        <w:t>2</w:t>
      </w:r>
      <w:r w:rsidR="00905B53"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905B53" w:rsidRPr="003275F5" w14:paraId="58EF0045" w14:textId="77777777" w:rsidTr="005C1A69">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569BE6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35E9E6AE" w14:textId="77777777" w:rsidR="00905B53" w:rsidRPr="003275F5" w:rsidRDefault="00905B53" w:rsidP="005C1A69">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6943610C" w14:textId="77777777" w:rsidR="00905B53" w:rsidRPr="003275F5" w:rsidRDefault="00905B53" w:rsidP="005C1A69">
            <w:pPr>
              <w:spacing w:line="360" w:lineRule="auto"/>
              <w:jc w:val="center"/>
              <w:rPr>
                <w:color w:val="000000"/>
                <w:sz w:val="16"/>
                <w:szCs w:val="16"/>
              </w:rPr>
            </w:pPr>
            <w:r w:rsidRPr="003275F5">
              <w:rPr>
                <w:color w:val="000000"/>
                <w:sz w:val="16"/>
                <w:szCs w:val="16"/>
              </w:rPr>
              <w:t>Friendship clustering</w:t>
            </w:r>
          </w:p>
        </w:tc>
      </w:tr>
      <w:tr w:rsidR="00905B53" w:rsidRPr="003275F5" w14:paraId="5D62CA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EA3B05" w14:textId="77777777" w:rsidR="00905B53" w:rsidRPr="003275F5" w:rsidRDefault="00905B53" w:rsidP="005C1A69">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2BE7147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B0A1245"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2C6BBB8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3C0526EB"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2CB2E428"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5E7A3C0"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281F90F"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4F3C7509"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55442C2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1F198D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C80B70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0F9B832"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71C224A"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6D5C5FB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BD048A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0809E83"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4DF1FC" w14:textId="77777777" w:rsidR="00905B53" w:rsidRPr="003275F5" w:rsidRDefault="00905B53" w:rsidP="005C1A69">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56494E0D" w14:textId="77777777" w:rsidR="00905B53" w:rsidRPr="003275F5" w:rsidRDefault="00905B53" w:rsidP="005C1A69">
            <w:pPr>
              <w:spacing w:line="360" w:lineRule="auto"/>
              <w:jc w:val="center"/>
              <w:rPr>
                <w:color w:val="000000"/>
                <w:sz w:val="16"/>
                <w:szCs w:val="16"/>
              </w:rPr>
            </w:pPr>
            <w:r w:rsidRPr="003275F5">
              <w:rPr>
                <w:color w:val="000000"/>
                <w:sz w:val="16"/>
                <w:szCs w:val="16"/>
              </w:rPr>
              <w:t>(0.000)</w:t>
            </w:r>
          </w:p>
        </w:tc>
      </w:tr>
      <w:tr w:rsidR="00905B53" w:rsidRPr="003275F5" w14:paraId="1190A8B0"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35EAF6F" w14:textId="77777777" w:rsidR="00905B53" w:rsidRPr="003275F5" w:rsidRDefault="00905B53" w:rsidP="005C1A69">
            <w:pPr>
              <w:spacing w:line="360" w:lineRule="auto"/>
              <w:rPr>
                <w:color w:val="000000"/>
                <w:sz w:val="16"/>
                <w:szCs w:val="16"/>
              </w:rPr>
            </w:pPr>
            <w:r w:rsidRPr="003275F5">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527CF1F1" w14:textId="77777777" w:rsidR="00905B53" w:rsidRPr="003275F5" w:rsidRDefault="00905B53" w:rsidP="005C1A69">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1E5A825E" w14:textId="77777777" w:rsidR="00905B53" w:rsidRPr="003275F5" w:rsidRDefault="00905B53" w:rsidP="005C1A69">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1148257F"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17D32858" w14:textId="77777777" w:rsidR="00905B53" w:rsidRPr="003275F5" w:rsidRDefault="00905B53" w:rsidP="005C1A69">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1ABF7C15" w14:textId="77777777" w:rsidR="00905B53" w:rsidRPr="003275F5" w:rsidRDefault="00905B53" w:rsidP="005C1A69">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3F07E960" w14:textId="77777777" w:rsidR="00905B53" w:rsidRPr="003275F5" w:rsidRDefault="00905B53" w:rsidP="005C1A69">
            <w:pPr>
              <w:spacing w:line="360" w:lineRule="auto"/>
              <w:rPr>
                <w:color w:val="000000"/>
                <w:sz w:val="16"/>
                <w:szCs w:val="16"/>
              </w:rPr>
            </w:pPr>
            <w:r w:rsidRPr="003275F5">
              <w:rPr>
                <w:color w:val="000000"/>
                <w:sz w:val="16"/>
                <w:szCs w:val="16"/>
              </w:rPr>
              <w:t>-0.153***</w:t>
            </w:r>
          </w:p>
        </w:tc>
        <w:tc>
          <w:tcPr>
            <w:tcW w:w="992" w:type="dxa"/>
            <w:tcBorders>
              <w:top w:val="nil"/>
              <w:left w:val="single" w:sz="4" w:space="0" w:color="auto"/>
              <w:bottom w:val="nil"/>
              <w:right w:val="single" w:sz="4" w:space="0" w:color="auto"/>
            </w:tcBorders>
            <w:shd w:val="clear" w:color="auto" w:fill="auto"/>
            <w:noWrap/>
            <w:vAlign w:val="bottom"/>
            <w:hideMark/>
          </w:tcPr>
          <w:p w14:paraId="2D90E71C" w14:textId="77777777" w:rsidR="00905B53" w:rsidRPr="003275F5" w:rsidRDefault="00905B53" w:rsidP="005C1A69">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2AFEF1D8" w14:textId="77777777" w:rsidR="00905B53" w:rsidRPr="003275F5" w:rsidRDefault="00905B53" w:rsidP="005C1A69">
            <w:pPr>
              <w:spacing w:line="360" w:lineRule="auto"/>
              <w:jc w:val="center"/>
              <w:rPr>
                <w:color w:val="000000"/>
                <w:sz w:val="16"/>
                <w:szCs w:val="16"/>
              </w:rPr>
            </w:pPr>
            <w:r w:rsidRPr="003275F5">
              <w:rPr>
                <w:color w:val="000000"/>
                <w:sz w:val="16"/>
                <w:szCs w:val="16"/>
              </w:rPr>
              <w:t>-0.1***</w:t>
            </w:r>
          </w:p>
        </w:tc>
      </w:tr>
      <w:tr w:rsidR="00905B53" w:rsidRPr="003275F5" w14:paraId="50BC5B1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5A42A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09C8AB"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306420C3"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0C49AE1D"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01A936C7" w14:textId="77777777" w:rsidR="00905B53" w:rsidRPr="003275F5" w:rsidRDefault="00905B53" w:rsidP="005C1A69">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53A71229"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4B708CA1" w14:textId="77777777" w:rsidR="00905B53" w:rsidRPr="003275F5" w:rsidRDefault="00905B53" w:rsidP="005C1A69">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37CFEAB5" w14:textId="77777777" w:rsidR="00905B53" w:rsidRPr="003275F5" w:rsidRDefault="00905B53" w:rsidP="005C1A69">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3E6C0303" w14:textId="77777777" w:rsidR="00905B53" w:rsidRPr="003275F5" w:rsidRDefault="00905B53" w:rsidP="005C1A69">
            <w:pPr>
              <w:spacing w:line="360" w:lineRule="auto"/>
              <w:jc w:val="center"/>
              <w:rPr>
                <w:color w:val="000000"/>
                <w:sz w:val="16"/>
                <w:szCs w:val="16"/>
              </w:rPr>
            </w:pPr>
            <w:r w:rsidRPr="003275F5">
              <w:rPr>
                <w:color w:val="000000"/>
                <w:sz w:val="16"/>
                <w:szCs w:val="16"/>
              </w:rPr>
              <w:t>(0.027)</w:t>
            </w:r>
          </w:p>
        </w:tc>
      </w:tr>
      <w:tr w:rsidR="00905B53" w:rsidRPr="003275F5" w14:paraId="23FAE4D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4FF4264" w14:textId="77777777" w:rsidR="00905B53" w:rsidRPr="003275F5" w:rsidRDefault="00905B53" w:rsidP="005C1A69">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FA2E9A5" w14:textId="77777777" w:rsidR="00905B53" w:rsidRPr="003275F5" w:rsidRDefault="00905B53" w:rsidP="005C1A69">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17EA2753" w14:textId="77777777" w:rsidR="00905B53" w:rsidRPr="003275F5" w:rsidRDefault="00905B53" w:rsidP="005C1A69">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0CF36077" w14:textId="77777777" w:rsidR="00905B53" w:rsidRPr="003275F5" w:rsidRDefault="00905B53" w:rsidP="005C1A69">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6FC86961" w14:textId="77777777" w:rsidR="00905B53" w:rsidRPr="003275F5" w:rsidRDefault="00905B53" w:rsidP="005C1A69">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767F9842" w14:textId="77777777" w:rsidR="00905B53" w:rsidRPr="003275F5" w:rsidRDefault="00905B53" w:rsidP="005C1A69">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18011D15" w14:textId="77777777" w:rsidR="00905B53" w:rsidRPr="003275F5" w:rsidRDefault="00905B53" w:rsidP="005C1A69">
            <w:pPr>
              <w:spacing w:line="360" w:lineRule="auto"/>
              <w:rPr>
                <w:color w:val="000000"/>
                <w:sz w:val="16"/>
                <w:szCs w:val="16"/>
              </w:rPr>
            </w:pPr>
            <w:r w:rsidRPr="003275F5">
              <w:rPr>
                <w:color w:val="000000"/>
                <w:sz w:val="16"/>
                <w:szCs w:val="16"/>
              </w:rPr>
              <w:t>0.7***</w:t>
            </w:r>
          </w:p>
        </w:tc>
        <w:tc>
          <w:tcPr>
            <w:tcW w:w="992" w:type="dxa"/>
            <w:tcBorders>
              <w:top w:val="nil"/>
              <w:left w:val="single" w:sz="4" w:space="0" w:color="auto"/>
              <w:bottom w:val="nil"/>
              <w:right w:val="single" w:sz="4" w:space="0" w:color="auto"/>
            </w:tcBorders>
            <w:shd w:val="clear" w:color="auto" w:fill="auto"/>
            <w:noWrap/>
            <w:vAlign w:val="bottom"/>
            <w:hideMark/>
          </w:tcPr>
          <w:p w14:paraId="7DC560E7" w14:textId="77777777" w:rsidR="00905B53" w:rsidRPr="003275F5" w:rsidRDefault="00905B53" w:rsidP="005C1A69">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1823798D" w14:textId="77777777" w:rsidR="00905B53" w:rsidRPr="003275F5" w:rsidRDefault="00905B53" w:rsidP="005C1A69">
            <w:pPr>
              <w:spacing w:line="360" w:lineRule="auto"/>
              <w:jc w:val="center"/>
              <w:rPr>
                <w:color w:val="000000"/>
                <w:sz w:val="16"/>
                <w:szCs w:val="16"/>
              </w:rPr>
            </w:pPr>
            <w:r w:rsidRPr="003275F5">
              <w:rPr>
                <w:color w:val="000000"/>
                <w:sz w:val="16"/>
                <w:szCs w:val="16"/>
              </w:rPr>
              <w:t>0.017</w:t>
            </w:r>
          </w:p>
        </w:tc>
      </w:tr>
      <w:tr w:rsidR="00905B53" w:rsidRPr="003275F5" w14:paraId="0B2EE14C"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B293AE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7C4CDD7" w14:textId="77777777" w:rsidR="00905B53" w:rsidRPr="003275F5" w:rsidRDefault="00905B53" w:rsidP="005C1A69">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44196D93" w14:textId="77777777" w:rsidR="00905B53" w:rsidRPr="003275F5" w:rsidRDefault="00905B53" w:rsidP="005C1A69">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1E8D6A49" w14:textId="77777777" w:rsidR="00905B53" w:rsidRPr="003275F5" w:rsidRDefault="00905B53" w:rsidP="005C1A69">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323329BE" w14:textId="77777777" w:rsidR="00905B53" w:rsidRPr="003275F5" w:rsidRDefault="00905B53" w:rsidP="005C1A69">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6FD532D7" w14:textId="77777777" w:rsidR="00905B53" w:rsidRPr="003275F5" w:rsidRDefault="00905B53" w:rsidP="005C1A69">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610C539F" w14:textId="77777777" w:rsidR="00905B53" w:rsidRPr="003275F5" w:rsidRDefault="00905B53" w:rsidP="005C1A69">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30F0DBCC" w14:textId="77777777" w:rsidR="00905B53" w:rsidRPr="003275F5" w:rsidRDefault="00905B53" w:rsidP="005C1A69">
            <w:pPr>
              <w:spacing w:line="360" w:lineRule="auto"/>
              <w:rPr>
                <w:color w:val="000000"/>
                <w:sz w:val="16"/>
                <w:szCs w:val="16"/>
              </w:rPr>
            </w:pPr>
            <w:r w:rsidRPr="003275F5">
              <w:rPr>
                <w:color w:val="000000"/>
                <w:sz w:val="16"/>
                <w:szCs w:val="16"/>
              </w:rPr>
              <w:t>(0.235)</w:t>
            </w:r>
          </w:p>
        </w:tc>
        <w:tc>
          <w:tcPr>
            <w:tcW w:w="946" w:type="dxa"/>
            <w:tcBorders>
              <w:top w:val="nil"/>
              <w:left w:val="nil"/>
              <w:bottom w:val="nil"/>
              <w:right w:val="nil"/>
            </w:tcBorders>
            <w:shd w:val="clear" w:color="auto" w:fill="auto"/>
            <w:noWrap/>
            <w:vAlign w:val="bottom"/>
            <w:hideMark/>
          </w:tcPr>
          <w:p w14:paraId="232CDD34" w14:textId="77777777" w:rsidR="00905B53" w:rsidRPr="003275F5" w:rsidRDefault="00905B53" w:rsidP="005C1A69">
            <w:pPr>
              <w:spacing w:line="360" w:lineRule="auto"/>
              <w:jc w:val="center"/>
              <w:rPr>
                <w:color w:val="000000"/>
                <w:sz w:val="16"/>
                <w:szCs w:val="16"/>
              </w:rPr>
            </w:pPr>
            <w:r w:rsidRPr="003275F5">
              <w:rPr>
                <w:color w:val="000000"/>
                <w:sz w:val="16"/>
                <w:szCs w:val="16"/>
              </w:rPr>
              <w:t>(0.314)</w:t>
            </w:r>
          </w:p>
        </w:tc>
      </w:tr>
      <w:tr w:rsidR="00905B53" w:rsidRPr="003275F5" w14:paraId="67479684"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085C613" w14:textId="77777777" w:rsidR="00905B53" w:rsidRPr="003275F5" w:rsidRDefault="00905B53" w:rsidP="005C1A69">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470C99D9" w14:textId="77777777" w:rsidR="00905B53" w:rsidRPr="003275F5" w:rsidRDefault="00905B53" w:rsidP="005C1A69">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4976F698"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DEFA1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C2DFCA8"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B4295DF" w14:textId="77777777" w:rsidR="00905B53" w:rsidRPr="003275F5" w:rsidRDefault="00905B53" w:rsidP="005C1A69">
            <w:pPr>
              <w:spacing w:line="360" w:lineRule="auto"/>
              <w:rPr>
                <w:color w:val="000000"/>
                <w:sz w:val="16"/>
                <w:szCs w:val="16"/>
              </w:rPr>
            </w:pPr>
            <w:r w:rsidRPr="003275F5">
              <w:rPr>
                <w:color w:val="000000"/>
                <w:sz w:val="16"/>
                <w:szCs w:val="16"/>
              </w:rPr>
              <w:t>-3.835***</w:t>
            </w:r>
          </w:p>
        </w:tc>
        <w:tc>
          <w:tcPr>
            <w:tcW w:w="992" w:type="dxa"/>
            <w:tcBorders>
              <w:top w:val="nil"/>
              <w:left w:val="nil"/>
              <w:bottom w:val="nil"/>
              <w:right w:val="nil"/>
            </w:tcBorders>
            <w:shd w:val="clear" w:color="auto" w:fill="auto"/>
            <w:noWrap/>
            <w:vAlign w:val="bottom"/>
            <w:hideMark/>
          </w:tcPr>
          <w:p w14:paraId="647C418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DEA0C9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6F1DA10" w14:textId="77777777" w:rsidR="00905B53" w:rsidRPr="003275F5" w:rsidRDefault="00905B53" w:rsidP="005C1A69">
            <w:pPr>
              <w:spacing w:line="360" w:lineRule="auto"/>
              <w:rPr>
                <w:color w:val="000000"/>
                <w:sz w:val="16"/>
                <w:szCs w:val="16"/>
              </w:rPr>
            </w:pPr>
          </w:p>
        </w:tc>
      </w:tr>
      <w:tr w:rsidR="00905B53" w:rsidRPr="003275F5" w14:paraId="1DD22C87"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06625B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9C19634" w14:textId="77777777" w:rsidR="00905B53" w:rsidRPr="003275F5" w:rsidRDefault="00905B53" w:rsidP="005C1A69">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02AC0FA1"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DE0329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D016695"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C9348C" w14:textId="77777777" w:rsidR="00905B53" w:rsidRPr="003275F5" w:rsidRDefault="00905B53" w:rsidP="005C1A69">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36F1D79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7C77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4DD033E" w14:textId="77777777" w:rsidR="00905B53" w:rsidRPr="003275F5" w:rsidRDefault="00905B53" w:rsidP="005C1A69">
            <w:pPr>
              <w:spacing w:line="360" w:lineRule="auto"/>
              <w:rPr>
                <w:color w:val="000000"/>
                <w:sz w:val="16"/>
                <w:szCs w:val="16"/>
              </w:rPr>
            </w:pPr>
          </w:p>
        </w:tc>
      </w:tr>
      <w:tr w:rsidR="00905B53" w:rsidRPr="003275F5" w14:paraId="0EB813C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3030A11" w14:textId="77777777" w:rsidR="00905B53" w:rsidRPr="003275F5" w:rsidRDefault="00905B53" w:rsidP="005C1A69">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46A5EB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64A0444" w14:textId="77777777" w:rsidR="00905B53" w:rsidRPr="003275F5" w:rsidRDefault="00905B53" w:rsidP="005C1A69">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40929D9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376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DAC5B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1E10043" w14:textId="77777777" w:rsidR="00905B53" w:rsidRPr="003275F5" w:rsidRDefault="00905B53" w:rsidP="005C1A69">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1FD3D5F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CC362F5" w14:textId="77777777" w:rsidR="00905B53" w:rsidRPr="003275F5" w:rsidRDefault="00905B53" w:rsidP="005C1A69">
            <w:pPr>
              <w:spacing w:line="360" w:lineRule="auto"/>
              <w:rPr>
                <w:color w:val="000000"/>
                <w:sz w:val="16"/>
                <w:szCs w:val="16"/>
              </w:rPr>
            </w:pPr>
          </w:p>
        </w:tc>
      </w:tr>
      <w:tr w:rsidR="00905B53" w:rsidRPr="003275F5" w14:paraId="2DB7127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6DB19F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E80422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76535D" w14:textId="77777777" w:rsidR="00905B53" w:rsidRPr="003275F5" w:rsidRDefault="00905B53" w:rsidP="005C1A69">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4B69136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919BFDE"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E267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7AEB6B4" w14:textId="77777777" w:rsidR="00905B53" w:rsidRPr="003275F5" w:rsidRDefault="00905B53" w:rsidP="005C1A69">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54A3CCB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AF25517" w14:textId="77777777" w:rsidR="00905B53" w:rsidRPr="003275F5" w:rsidRDefault="00905B53" w:rsidP="005C1A69">
            <w:pPr>
              <w:spacing w:line="360" w:lineRule="auto"/>
              <w:rPr>
                <w:color w:val="000000"/>
                <w:sz w:val="16"/>
                <w:szCs w:val="16"/>
              </w:rPr>
            </w:pPr>
          </w:p>
        </w:tc>
      </w:tr>
      <w:tr w:rsidR="00905B53" w:rsidRPr="003275F5" w14:paraId="65C02B26"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634B7701" w14:textId="77777777" w:rsidR="00905B53" w:rsidRPr="003275F5" w:rsidRDefault="00905B53" w:rsidP="005C1A69">
            <w:pPr>
              <w:spacing w:line="360" w:lineRule="auto"/>
              <w:rPr>
                <w:color w:val="000000"/>
                <w:sz w:val="16"/>
                <w:szCs w:val="16"/>
              </w:rPr>
            </w:pPr>
            <w:r w:rsidRPr="003275F5">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6121482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4DA553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702FBC9" w14:textId="77777777" w:rsidR="00905B53" w:rsidRPr="003275F5" w:rsidRDefault="00905B53" w:rsidP="005C1A69">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288236B2"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6791AF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F0D2AF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735EB0C" w14:textId="77777777" w:rsidR="00905B53" w:rsidRPr="003275F5" w:rsidRDefault="00905B53" w:rsidP="005C1A69">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3A86F05E" w14:textId="77777777" w:rsidR="00905B53" w:rsidRPr="003275F5" w:rsidRDefault="00905B53" w:rsidP="005C1A69">
            <w:pPr>
              <w:spacing w:line="360" w:lineRule="auto"/>
              <w:jc w:val="right"/>
              <w:rPr>
                <w:color w:val="000000"/>
                <w:sz w:val="16"/>
                <w:szCs w:val="16"/>
              </w:rPr>
            </w:pPr>
          </w:p>
        </w:tc>
      </w:tr>
      <w:tr w:rsidR="00905B53" w:rsidRPr="003275F5" w14:paraId="20E85E9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18444B5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F0A153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0DD31C2"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0CA913B" w14:textId="77777777" w:rsidR="00905B53" w:rsidRPr="003275F5" w:rsidRDefault="00905B53" w:rsidP="005C1A69">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46324F49" w14:textId="77777777" w:rsidR="00905B53" w:rsidRPr="003275F5" w:rsidRDefault="00905B53" w:rsidP="005C1A69">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3188EF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03185B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6E31A69" w14:textId="77777777" w:rsidR="00905B53" w:rsidRPr="003275F5" w:rsidRDefault="00905B53" w:rsidP="005C1A69">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01792E0D" w14:textId="77777777" w:rsidR="00905B53" w:rsidRPr="003275F5" w:rsidRDefault="00905B53" w:rsidP="005C1A69">
            <w:pPr>
              <w:spacing w:line="360" w:lineRule="auto"/>
              <w:rPr>
                <w:color w:val="000000"/>
                <w:sz w:val="16"/>
                <w:szCs w:val="16"/>
              </w:rPr>
            </w:pPr>
          </w:p>
        </w:tc>
      </w:tr>
      <w:tr w:rsidR="00905B53" w:rsidRPr="003275F5" w14:paraId="5E66C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D81DE11" w14:textId="77777777" w:rsidR="00905B53" w:rsidRPr="003275F5" w:rsidRDefault="00905B53" w:rsidP="005C1A69">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A30DFE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0B233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653836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CE4A849" w14:textId="77777777" w:rsidR="00905B53" w:rsidRPr="003275F5" w:rsidRDefault="00905B53" w:rsidP="005C1A69">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4B18D64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E05E5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491256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F5581F2" w14:textId="77777777" w:rsidR="00905B53" w:rsidRPr="003275F5" w:rsidRDefault="00905B53" w:rsidP="005C1A69">
            <w:pPr>
              <w:spacing w:line="360" w:lineRule="auto"/>
              <w:rPr>
                <w:color w:val="000000"/>
                <w:sz w:val="16"/>
                <w:szCs w:val="16"/>
              </w:rPr>
            </w:pPr>
            <w:r w:rsidRPr="003275F5">
              <w:rPr>
                <w:color w:val="000000"/>
                <w:sz w:val="16"/>
                <w:szCs w:val="16"/>
              </w:rPr>
              <w:t>-3.461***</w:t>
            </w:r>
          </w:p>
        </w:tc>
      </w:tr>
      <w:tr w:rsidR="00905B53" w:rsidRPr="003275F5" w14:paraId="415D2B48"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91FDB5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62D5B43"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512F2F4"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2FF5DC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9BD3452" w14:textId="77777777" w:rsidR="00905B53" w:rsidRPr="003275F5" w:rsidRDefault="00905B53" w:rsidP="005C1A69">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5A8CFAE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D81D32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8E15D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DE9E759" w14:textId="77777777" w:rsidR="00905B53" w:rsidRPr="003275F5" w:rsidRDefault="00905B53" w:rsidP="005C1A69">
            <w:pPr>
              <w:spacing w:line="360" w:lineRule="auto"/>
              <w:rPr>
                <w:color w:val="000000"/>
                <w:sz w:val="16"/>
                <w:szCs w:val="16"/>
              </w:rPr>
            </w:pPr>
          </w:p>
        </w:tc>
      </w:tr>
      <w:tr w:rsidR="00905B53" w:rsidRPr="003275F5" w14:paraId="0EDDF435"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E523CDA" w14:textId="77777777" w:rsidR="00905B53" w:rsidRPr="003275F5" w:rsidRDefault="00905B53" w:rsidP="005C1A69">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23F54CE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4947F0F"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B11F5"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24C9DA0"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047D0C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20367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4D6F9A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633735F" w14:textId="77777777" w:rsidR="00905B53" w:rsidRPr="003275F5" w:rsidRDefault="00905B53" w:rsidP="005C1A69">
            <w:pPr>
              <w:spacing w:line="360" w:lineRule="auto"/>
              <w:rPr>
                <w:color w:val="000000"/>
                <w:sz w:val="16"/>
                <w:szCs w:val="16"/>
              </w:rPr>
            </w:pPr>
          </w:p>
        </w:tc>
      </w:tr>
      <w:tr w:rsidR="00905B53" w:rsidRPr="003275F5" w14:paraId="065C8DA1"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3EE4FEB" w14:textId="77777777" w:rsidR="00905B53" w:rsidRPr="003275F5" w:rsidRDefault="00905B53" w:rsidP="005C1A69">
            <w:pPr>
              <w:spacing w:line="360" w:lineRule="auto"/>
              <w:rPr>
                <w:color w:val="000000"/>
                <w:sz w:val="16"/>
                <w:szCs w:val="16"/>
              </w:rPr>
            </w:pPr>
            <w:r w:rsidRPr="003275F5">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187CF331" w14:textId="77777777" w:rsidR="00905B53" w:rsidRPr="003275F5" w:rsidRDefault="00905B53" w:rsidP="005C1A69">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0C8A6C3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65D2B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51AFC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ED1B525" w14:textId="77777777" w:rsidR="00905B53" w:rsidRPr="003275F5" w:rsidRDefault="00905B53" w:rsidP="005C1A69">
            <w:pPr>
              <w:spacing w:line="360" w:lineRule="auto"/>
              <w:rPr>
                <w:color w:val="000000"/>
                <w:sz w:val="16"/>
                <w:szCs w:val="16"/>
              </w:rPr>
            </w:pPr>
            <w:r w:rsidRPr="003275F5">
              <w:rPr>
                <w:color w:val="000000"/>
                <w:sz w:val="16"/>
                <w:szCs w:val="16"/>
              </w:rPr>
              <w:t>27.145***</w:t>
            </w:r>
          </w:p>
        </w:tc>
        <w:tc>
          <w:tcPr>
            <w:tcW w:w="992" w:type="dxa"/>
            <w:tcBorders>
              <w:top w:val="nil"/>
              <w:left w:val="nil"/>
              <w:bottom w:val="nil"/>
              <w:right w:val="nil"/>
            </w:tcBorders>
            <w:shd w:val="clear" w:color="auto" w:fill="auto"/>
            <w:noWrap/>
            <w:vAlign w:val="bottom"/>
            <w:hideMark/>
          </w:tcPr>
          <w:p w14:paraId="0E1F2157"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4EB25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751D769E" w14:textId="77777777" w:rsidR="00905B53" w:rsidRPr="003275F5" w:rsidRDefault="00905B53" w:rsidP="005C1A69">
            <w:pPr>
              <w:spacing w:line="360" w:lineRule="auto"/>
              <w:rPr>
                <w:color w:val="000000"/>
                <w:sz w:val="16"/>
                <w:szCs w:val="16"/>
              </w:rPr>
            </w:pPr>
          </w:p>
        </w:tc>
      </w:tr>
      <w:tr w:rsidR="00905B53" w:rsidRPr="003275F5" w14:paraId="680ADE5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2012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2E205D5" w14:textId="77777777" w:rsidR="00905B53" w:rsidRPr="003275F5" w:rsidRDefault="00905B53" w:rsidP="005C1A69">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6406BB15"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43F476"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0638E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4C27859" w14:textId="77777777" w:rsidR="00905B53" w:rsidRPr="003275F5" w:rsidRDefault="00905B53" w:rsidP="005C1A69">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538FB42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AFF943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9E4C29D" w14:textId="77777777" w:rsidR="00905B53" w:rsidRPr="003275F5" w:rsidRDefault="00905B53" w:rsidP="005C1A69">
            <w:pPr>
              <w:spacing w:line="360" w:lineRule="auto"/>
              <w:rPr>
                <w:color w:val="000000"/>
                <w:sz w:val="16"/>
                <w:szCs w:val="16"/>
              </w:rPr>
            </w:pPr>
          </w:p>
        </w:tc>
      </w:tr>
      <w:tr w:rsidR="00905B53" w:rsidRPr="003275F5" w14:paraId="7713AEFE"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03FFCF1A" w14:textId="77777777" w:rsidR="00905B53" w:rsidRPr="003275F5" w:rsidRDefault="00905B53" w:rsidP="005C1A69">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07B8CDB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7B8EB4D" w14:textId="77777777" w:rsidR="00905B53" w:rsidRPr="003275F5" w:rsidRDefault="00905B53" w:rsidP="005C1A69">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6C27D28B"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C51C13"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AD2EF3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30543F" w14:textId="77777777" w:rsidR="00905B53" w:rsidRPr="003275F5" w:rsidRDefault="00905B53" w:rsidP="005C1A69">
            <w:pPr>
              <w:spacing w:line="360" w:lineRule="auto"/>
              <w:rPr>
                <w:color w:val="000000"/>
                <w:sz w:val="16"/>
                <w:szCs w:val="16"/>
              </w:rPr>
            </w:pPr>
            <w:r w:rsidRPr="003275F5">
              <w:rPr>
                <w:color w:val="000000"/>
                <w:sz w:val="16"/>
                <w:szCs w:val="16"/>
              </w:rPr>
              <w:t>14.563***</w:t>
            </w:r>
          </w:p>
        </w:tc>
        <w:tc>
          <w:tcPr>
            <w:tcW w:w="992" w:type="dxa"/>
            <w:tcBorders>
              <w:top w:val="nil"/>
              <w:left w:val="single" w:sz="4" w:space="0" w:color="auto"/>
              <w:bottom w:val="nil"/>
              <w:right w:val="single" w:sz="4" w:space="0" w:color="auto"/>
            </w:tcBorders>
            <w:shd w:val="clear" w:color="auto" w:fill="auto"/>
            <w:noWrap/>
            <w:vAlign w:val="bottom"/>
            <w:hideMark/>
          </w:tcPr>
          <w:p w14:paraId="1E1CB600"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E7EF1EB" w14:textId="77777777" w:rsidR="00905B53" w:rsidRPr="003275F5" w:rsidRDefault="00905B53" w:rsidP="005C1A69">
            <w:pPr>
              <w:spacing w:line="360" w:lineRule="auto"/>
              <w:rPr>
                <w:color w:val="000000"/>
                <w:sz w:val="16"/>
                <w:szCs w:val="16"/>
              </w:rPr>
            </w:pPr>
          </w:p>
        </w:tc>
      </w:tr>
      <w:tr w:rsidR="00905B53" w:rsidRPr="003275F5" w14:paraId="29DA525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92D3252"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5F04A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E71B013" w14:textId="77777777" w:rsidR="00905B53" w:rsidRPr="003275F5" w:rsidRDefault="00905B53" w:rsidP="005C1A69">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7A7CA56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E3A00B"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97F7E1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B16209D" w14:textId="77777777" w:rsidR="00905B53" w:rsidRPr="003275F5" w:rsidRDefault="00905B53" w:rsidP="005C1A69">
            <w:pPr>
              <w:spacing w:line="360" w:lineRule="auto"/>
              <w:rPr>
                <w:color w:val="000000"/>
                <w:sz w:val="16"/>
                <w:szCs w:val="16"/>
              </w:rPr>
            </w:pPr>
            <w:r w:rsidRPr="003275F5">
              <w:rPr>
                <w:color w:val="000000"/>
                <w:sz w:val="16"/>
                <w:szCs w:val="16"/>
              </w:rPr>
              <w:t>(3.483)</w:t>
            </w:r>
          </w:p>
        </w:tc>
        <w:tc>
          <w:tcPr>
            <w:tcW w:w="992" w:type="dxa"/>
            <w:tcBorders>
              <w:top w:val="nil"/>
              <w:left w:val="single" w:sz="4" w:space="0" w:color="auto"/>
              <w:bottom w:val="nil"/>
              <w:right w:val="single" w:sz="4" w:space="0" w:color="auto"/>
            </w:tcBorders>
            <w:shd w:val="clear" w:color="auto" w:fill="auto"/>
            <w:noWrap/>
            <w:vAlign w:val="bottom"/>
            <w:hideMark/>
          </w:tcPr>
          <w:p w14:paraId="3AEDE719"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3C78F89" w14:textId="77777777" w:rsidR="00905B53" w:rsidRPr="003275F5" w:rsidRDefault="00905B53" w:rsidP="005C1A69">
            <w:pPr>
              <w:spacing w:line="360" w:lineRule="auto"/>
              <w:rPr>
                <w:color w:val="000000"/>
                <w:sz w:val="16"/>
                <w:szCs w:val="16"/>
              </w:rPr>
            </w:pPr>
          </w:p>
        </w:tc>
      </w:tr>
      <w:tr w:rsidR="00905B53" w:rsidRPr="003275F5" w14:paraId="6E1BA4A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7967A39" w14:textId="77777777" w:rsidR="00905B53" w:rsidRPr="003275F5" w:rsidRDefault="00905B53" w:rsidP="005C1A69">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22DBBEA4"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32D5C9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E44E8FC" w14:textId="77777777" w:rsidR="00905B53" w:rsidRPr="003275F5" w:rsidRDefault="00905B53" w:rsidP="005C1A69">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14AB023C"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F8186D8"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EFE83"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16AC99" w14:textId="77777777" w:rsidR="00905B53" w:rsidRPr="003275F5" w:rsidRDefault="00905B53" w:rsidP="005C1A69">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5FE84E95" w14:textId="77777777" w:rsidR="00905B53" w:rsidRPr="003275F5" w:rsidRDefault="00905B53" w:rsidP="005C1A69">
            <w:pPr>
              <w:spacing w:line="360" w:lineRule="auto"/>
              <w:jc w:val="right"/>
              <w:rPr>
                <w:color w:val="000000"/>
                <w:sz w:val="16"/>
                <w:szCs w:val="16"/>
              </w:rPr>
            </w:pPr>
          </w:p>
        </w:tc>
      </w:tr>
      <w:tr w:rsidR="00905B53" w:rsidRPr="003275F5" w14:paraId="534AAD23"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3587DA6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D19AEC"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3127D9"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BD2A10D" w14:textId="77777777" w:rsidR="00905B53" w:rsidRPr="003275F5" w:rsidRDefault="00905B53" w:rsidP="005C1A69">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7A7934E1" w14:textId="77777777" w:rsidR="00905B53" w:rsidRPr="003275F5" w:rsidRDefault="00905B53" w:rsidP="005C1A69">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EE8EA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4751D"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F6DB373" w14:textId="77777777" w:rsidR="00905B53" w:rsidRPr="003275F5" w:rsidRDefault="00905B53" w:rsidP="005C1A69">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3E8A1B6B" w14:textId="77777777" w:rsidR="00905B53" w:rsidRPr="003275F5" w:rsidRDefault="00905B53" w:rsidP="005C1A69">
            <w:pPr>
              <w:spacing w:line="360" w:lineRule="auto"/>
              <w:rPr>
                <w:color w:val="000000"/>
                <w:sz w:val="16"/>
                <w:szCs w:val="16"/>
              </w:rPr>
            </w:pPr>
          </w:p>
        </w:tc>
      </w:tr>
      <w:tr w:rsidR="00905B53" w:rsidRPr="003275F5" w14:paraId="33C9BB1D"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72E10CAD" w14:textId="77777777" w:rsidR="00905B53" w:rsidRPr="003275F5" w:rsidRDefault="00905B53" w:rsidP="005C1A69">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3EB03771"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94BC7CA"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B3C4CC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35A3135" w14:textId="77777777" w:rsidR="00905B53" w:rsidRPr="003275F5" w:rsidRDefault="00905B53" w:rsidP="005C1A69">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061E799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A2BB706"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A195637"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90D718C" w14:textId="77777777" w:rsidR="00905B53" w:rsidRPr="003275F5" w:rsidRDefault="00905B53" w:rsidP="005C1A69">
            <w:pPr>
              <w:spacing w:line="360" w:lineRule="auto"/>
              <w:rPr>
                <w:color w:val="000000"/>
                <w:sz w:val="16"/>
                <w:szCs w:val="16"/>
              </w:rPr>
            </w:pPr>
            <w:r w:rsidRPr="003275F5">
              <w:rPr>
                <w:color w:val="000000"/>
                <w:sz w:val="16"/>
                <w:szCs w:val="16"/>
              </w:rPr>
              <w:t>28.651***</w:t>
            </w:r>
          </w:p>
        </w:tc>
      </w:tr>
      <w:tr w:rsidR="00905B53" w:rsidRPr="003275F5" w14:paraId="56A9B82A"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5D1C044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6DDE3BA"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97623AC"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44353CE"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5F2C2E7" w14:textId="77777777" w:rsidR="00905B53" w:rsidRPr="003275F5" w:rsidRDefault="00905B53" w:rsidP="005C1A69">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0D2BF32F"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A1D0EB0" w14:textId="77777777" w:rsidR="00905B53" w:rsidRPr="003275F5" w:rsidRDefault="00905B53" w:rsidP="005C1A69">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7C9741D" w14:textId="77777777" w:rsidR="00905B53" w:rsidRPr="003275F5" w:rsidRDefault="00905B53" w:rsidP="005C1A69">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0678783F" w14:textId="77777777" w:rsidR="00905B53" w:rsidRPr="003275F5" w:rsidRDefault="00905B53" w:rsidP="005C1A69">
            <w:pPr>
              <w:spacing w:line="360" w:lineRule="auto"/>
              <w:rPr>
                <w:color w:val="000000"/>
                <w:sz w:val="16"/>
                <w:szCs w:val="16"/>
              </w:rPr>
            </w:pPr>
            <w:r w:rsidRPr="003275F5">
              <w:rPr>
                <w:color w:val="000000"/>
                <w:sz w:val="16"/>
                <w:szCs w:val="16"/>
              </w:rPr>
              <w:t>(8.091)</w:t>
            </w:r>
          </w:p>
        </w:tc>
      </w:tr>
      <w:tr w:rsidR="00905B53" w:rsidRPr="003275F5" w14:paraId="450D3B82"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480B14B3" w14:textId="77777777" w:rsidR="00905B53" w:rsidRPr="003275F5" w:rsidRDefault="00905B53" w:rsidP="005C1A69">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6C25F104"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69C0611"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AA164F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0CAB005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738F4AE"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F0F805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10BB6E3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0180CB8B" w14:textId="77777777" w:rsidR="00905B53" w:rsidRPr="003275F5" w:rsidRDefault="00905B53" w:rsidP="005C1A69">
            <w:pPr>
              <w:spacing w:line="360" w:lineRule="auto"/>
              <w:rPr>
                <w:color w:val="000000"/>
                <w:sz w:val="16"/>
                <w:szCs w:val="16"/>
              </w:rPr>
            </w:pPr>
            <w:r w:rsidRPr="003275F5">
              <w:rPr>
                <w:color w:val="000000"/>
                <w:sz w:val="16"/>
                <w:szCs w:val="16"/>
              </w:rPr>
              <w:t>YES</w:t>
            </w:r>
          </w:p>
        </w:tc>
      </w:tr>
      <w:tr w:rsidR="00905B53" w:rsidRPr="003275F5" w14:paraId="0E20E719" w14:textId="77777777" w:rsidTr="005C1A69">
        <w:trPr>
          <w:trHeight w:val="320"/>
        </w:trPr>
        <w:tc>
          <w:tcPr>
            <w:tcW w:w="1134" w:type="dxa"/>
            <w:tcBorders>
              <w:top w:val="nil"/>
              <w:left w:val="nil"/>
              <w:bottom w:val="nil"/>
              <w:right w:val="single" w:sz="4" w:space="0" w:color="auto"/>
            </w:tcBorders>
            <w:shd w:val="clear" w:color="auto" w:fill="auto"/>
            <w:noWrap/>
            <w:vAlign w:val="bottom"/>
            <w:hideMark/>
          </w:tcPr>
          <w:p w14:paraId="27B0C3EB" w14:textId="77777777" w:rsidR="00905B53" w:rsidRPr="003275F5" w:rsidRDefault="00905B53" w:rsidP="005C1A69">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4358DD9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33903A7"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D4E00CB"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348177DD"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65E02662"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632D7A48"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62B8FF96" w14:textId="77777777" w:rsidR="00905B53" w:rsidRPr="003275F5" w:rsidRDefault="00905B53" w:rsidP="005C1A69">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6E31F8C1" w14:textId="77777777" w:rsidR="00905B53" w:rsidRPr="003275F5" w:rsidRDefault="00905B53" w:rsidP="005C1A69">
            <w:pPr>
              <w:spacing w:line="360" w:lineRule="auto"/>
              <w:rPr>
                <w:color w:val="000000"/>
                <w:sz w:val="16"/>
                <w:szCs w:val="16"/>
              </w:rPr>
            </w:pPr>
            <w:r w:rsidRPr="003275F5">
              <w:rPr>
                <w:color w:val="000000"/>
                <w:sz w:val="16"/>
                <w:szCs w:val="16"/>
              </w:rPr>
              <w:t>YES</w:t>
            </w:r>
          </w:p>
        </w:tc>
      </w:tr>
    </w:tbl>
    <w:p w14:paraId="1F4E5B9D" w14:textId="77777777" w:rsidR="00905B53" w:rsidRPr="00057254" w:rsidRDefault="00905B53" w:rsidP="00905B53">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1C1D4BFC" w14:textId="77777777" w:rsidR="00905B53" w:rsidRDefault="00905B53" w:rsidP="00905B53">
      <w:pPr>
        <w:spacing w:line="480" w:lineRule="auto"/>
      </w:pPr>
    </w:p>
    <w:p w14:paraId="2AF8D3FF" w14:textId="00AB37E7" w:rsidR="00905B53" w:rsidRDefault="00455620" w:rsidP="00905B53">
      <w:pPr>
        <w:spacing w:before="240" w:line="480" w:lineRule="auto"/>
      </w:pPr>
      <w:r>
        <w:rPr>
          <w:b/>
          <w:bCs/>
        </w:rPr>
        <w:lastRenderedPageBreak/>
        <w:t>F.3</w:t>
      </w:r>
      <w:r w:rsidR="00905B53" w:rsidRPr="00057254">
        <w:rPr>
          <w:b/>
          <w:bCs/>
        </w:rPr>
        <w:t>.</w:t>
      </w:r>
      <w:r w:rsidR="00905B53" w:rsidRPr="00057254">
        <w:t xml:space="preserve"> Interactions between social capital and economic change</w:t>
      </w:r>
      <w:r w:rsidR="00905B53">
        <w:t xml:space="preserve">, 2020 elections </w:t>
      </w:r>
      <w:r w:rsidR="00905B53" w:rsidRPr="00057254">
        <w:t xml:space="preserve">(Part </w:t>
      </w:r>
      <w:r w:rsidR="00905B53">
        <w:t>3</w:t>
      </w:r>
      <w:r w:rsidR="00905B53" w:rsidRPr="00057254">
        <w:t>)</w:t>
      </w:r>
    </w:p>
    <w:tbl>
      <w:tblPr>
        <w:tblW w:w="5000" w:type="pct"/>
        <w:tblLook w:val="04A0" w:firstRow="1" w:lastRow="0" w:firstColumn="1" w:lastColumn="0" w:noHBand="0" w:noVBand="1"/>
      </w:tblPr>
      <w:tblGrid>
        <w:gridCol w:w="3416"/>
        <w:gridCol w:w="1379"/>
        <w:gridCol w:w="1475"/>
        <w:gridCol w:w="1379"/>
        <w:gridCol w:w="1377"/>
      </w:tblGrid>
      <w:tr w:rsidR="00905B53" w:rsidRPr="005F6741" w14:paraId="716CCAD2" w14:textId="77777777" w:rsidTr="005C1A69">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26E9A21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6BFD59D9" w14:textId="77777777" w:rsidR="00905B53" w:rsidRPr="005F6741" w:rsidRDefault="00905B53" w:rsidP="005C1A69">
            <w:pPr>
              <w:spacing w:line="360" w:lineRule="auto"/>
              <w:jc w:val="center"/>
              <w:rPr>
                <w:color w:val="000000"/>
                <w:sz w:val="16"/>
                <w:szCs w:val="16"/>
              </w:rPr>
            </w:pPr>
            <w:r w:rsidRPr="005F6741">
              <w:rPr>
                <w:color w:val="000000"/>
                <w:sz w:val="16"/>
                <w:szCs w:val="16"/>
              </w:rPr>
              <w:t>Economic Connectedness</w:t>
            </w:r>
          </w:p>
        </w:tc>
      </w:tr>
      <w:tr w:rsidR="00905B53" w:rsidRPr="005F6741" w14:paraId="13C16B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5ADD731" w14:textId="77777777" w:rsidR="00905B53" w:rsidRPr="005F6741" w:rsidRDefault="00905B53" w:rsidP="005C1A69">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29256B3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1B8ECC90"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504A70E6"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52DA176C"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6E0A56D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7E3FD20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7169462F"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6EB66BA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74C4213" w14:textId="77777777" w:rsidR="00905B53" w:rsidRPr="005F6741" w:rsidRDefault="00905B53" w:rsidP="005C1A69">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38FC876" w14:textId="77777777" w:rsidR="00905B53" w:rsidRPr="005F6741" w:rsidRDefault="00905B53" w:rsidP="005C1A69">
            <w:pPr>
              <w:spacing w:line="360" w:lineRule="auto"/>
              <w:rPr>
                <w:color w:val="000000"/>
                <w:sz w:val="16"/>
                <w:szCs w:val="16"/>
              </w:rPr>
            </w:pPr>
            <w:r w:rsidRPr="005F6741">
              <w:rPr>
                <w:color w:val="000000"/>
                <w:sz w:val="16"/>
                <w:szCs w:val="16"/>
              </w:rPr>
              <w:t>(0.000)</w:t>
            </w:r>
          </w:p>
        </w:tc>
      </w:tr>
      <w:tr w:rsidR="00905B53" w:rsidRPr="005F6741" w14:paraId="7B50BFE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DB27F9A" w14:textId="77777777" w:rsidR="00905B53" w:rsidRPr="005F6741" w:rsidRDefault="00905B53" w:rsidP="005C1A69">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63D5F668" w14:textId="77777777" w:rsidR="00905B53" w:rsidRPr="005F6741" w:rsidRDefault="00905B53" w:rsidP="005C1A69">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225AEE37" w14:textId="77777777" w:rsidR="00905B53" w:rsidRPr="005F6741" w:rsidRDefault="00905B53" w:rsidP="005C1A69">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1571862E" w14:textId="77777777" w:rsidR="00905B53" w:rsidRPr="005F6741" w:rsidRDefault="00905B53" w:rsidP="005C1A69">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3F355027" w14:textId="77777777" w:rsidR="00905B53" w:rsidRPr="005F6741" w:rsidRDefault="00905B53" w:rsidP="005C1A69">
            <w:pPr>
              <w:spacing w:line="360" w:lineRule="auto"/>
              <w:rPr>
                <w:color w:val="000000"/>
                <w:sz w:val="16"/>
                <w:szCs w:val="16"/>
              </w:rPr>
            </w:pPr>
            <w:r w:rsidRPr="005F6741">
              <w:rPr>
                <w:color w:val="000000"/>
                <w:sz w:val="16"/>
                <w:szCs w:val="16"/>
              </w:rPr>
              <w:t>-0.042</w:t>
            </w:r>
          </w:p>
        </w:tc>
      </w:tr>
      <w:tr w:rsidR="00905B53" w:rsidRPr="005F6741" w14:paraId="42D46255"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3DF1C0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142C582"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799FCFF5" w14:textId="77777777" w:rsidR="00905B53" w:rsidRPr="005F6741" w:rsidRDefault="00905B53" w:rsidP="005C1A69">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02F9F201" w14:textId="77777777" w:rsidR="00905B53" w:rsidRPr="005F6741" w:rsidRDefault="00905B53" w:rsidP="005C1A69">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9C5C2F1" w14:textId="77777777" w:rsidR="00905B53" w:rsidRPr="005F6741" w:rsidRDefault="00905B53" w:rsidP="005C1A69">
            <w:pPr>
              <w:spacing w:line="360" w:lineRule="auto"/>
              <w:rPr>
                <w:color w:val="000000"/>
                <w:sz w:val="16"/>
                <w:szCs w:val="16"/>
              </w:rPr>
            </w:pPr>
            <w:r w:rsidRPr="005F6741">
              <w:rPr>
                <w:color w:val="000000"/>
                <w:sz w:val="16"/>
                <w:szCs w:val="16"/>
              </w:rPr>
              <w:t>(0.031)</w:t>
            </w:r>
          </w:p>
        </w:tc>
      </w:tr>
      <w:tr w:rsidR="00905B53" w:rsidRPr="005F6741" w14:paraId="16FEB83F"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8CD2BFF" w14:textId="77777777" w:rsidR="00905B53" w:rsidRPr="005F6741" w:rsidRDefault="00905B53" w:rsidP="005C1A69">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221DBCAA" w14:textId="77777777" w:rsidR="00905B53" w:rsidRPr="005F6741" w:rsidRDefault="00905B53" w:rsidP="005C1A69">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69DB963B" w14:textId="77777777" w:rsidR="00905B53" w:rsidRPr="005F6741" w:rsidRDefault="00905B53" w:rsidP="005C1A69">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281F326C" w14:textId="77777777" w:rsidR="00905B53" w:rsidRPr="005F6741" w:rsidRDefault="00905B53" w:rsidP="005C1A69">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4FDE1CAB" w14:textId="77777777" w:rsidR="00905B53" w:rsidRPr="005F6741" w:rsidRDefault="00905B53" w:rsidP="005C1A69">
            <w:pPr>
              <w:spacing w:line="360" w:lineRule="auto"/>
              <w:rPr>
                <w:color w:val="000000"/>
                <w:sz w:val="16"/>
                <w:szCs w:val="16"/>
              </w:rPr>
            </w:pPr>
            <w:r w:rsidRPr="005F6741">
              <w:rPr>
                <w:color w:val="000000"/>
                <w:sz w:val="16"/>
                <w:szCs w:val="16"/>
              </w:rPr>
              <w:t>-0.12**</w:t>
            </w:r>
          </w:p>
        </w:tc>
      </w:tr>
      <w:tr w:rsidR="00905B53" w:rsidRPr="005F6741" w14:paraId="621E42F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4EF007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FF26659" w14:textId="77777777" w:rsidR="00905B53" w:rsidRPr="005F6741" w:rsidRDefault="00905B53" w:rsidP="005C1A69">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14D1AE2" w14:textId="77777777" w:rsidR="00905B53" w:rsidRPr="005F6741" w:rsidRDefault="00905B53" w:rsidP="005C1A69">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760D0C91" w14:textId="77777777" w:rsidR="00905B53" w:rsidRPr="005F6741" w:rsidRDefault="00905B53" w:rsidP="005C1A69">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6DA806EA" w14:textId="77777777" w:rsidR="00905B53" w:rsidRPr="005F6741" w:rsidRDefault="00905B53" w:rsidP="005C1A69">
            <w:pPr>
              <w:spacing w:line="360" w:lineRule="auto"/>
              <w:rPr>
                <w:color w:val="000000"/>
                <w:sz w:val="16"/>
                <w:szCs w:val="16"/>
              </w:rPr>
            </w:pPr>
            <w:r w:rsidRPr="005F6741">
              <w:rPr>
                <w:color w:val="000000"/>
                <w:sz w:val="16"/>
                <w:szCs w:val="16"/>
              </w:rPr>
              <w:t>(0.043)</w:t>
            </w:r>
          </w:p>
        </w:tc>
      </w:tr>
      <w:tr w:rsidR="00905B53" w:rsidRPr="005F6741" w14:paraId="73EB490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DFB85E6" w14:textId="77777777" w:rsidR="00905B53" w:rsidRPr="005F6741" w:rsidRDefault="00905B53" w:rsidP="005C1A69">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754C9AAC" w14:textId="77777777" w:rsidR="00905B53" w:rsidRPr="005F6741" w:rsidRDefault="00905B53" w:rsidP="005C1A69">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16D6BBB0"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6EB048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18EA8F" w14:textId="77777777" w:rsidR="00905B53" w:rsidRPr="005F6741" w:rsidRDefault="00905B53" w:rsidP="005C1A69">
            <w:pPr>
              <w:spacing w:line="360" w:lineRule="auto"/>
              <w:rPr>
                <w:color w:val="000000"/>
                <w:sz w:val="16"/>
                <w:szCs w:val="16"/>
              </w:rPr>
            </w:pPr>
          </w:p>
        </w:tc>
      </w:tr>
      <w:tr w:rsidR="00905B53" w:rsidRPr="005F6741" w14:paraId="28E3DB6E"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5DDD5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0017B92" w14:textId="77777777" w:rsidR="00905B53" w:rsidRPr="005F6741" w:rsidRDefault="00905B53" w:rsidP="005C1A69">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13EE5A85"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1368E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5ACFFF3" w14:textId="77777777" w:rsidR="00905B53" w:rsidRPr="005F6741" w:rsidRDefault="00905B53" w:rsidP="005C1A69">
            <w:pPr>
              <w:spacing w:line="360" w:lineRule="auto"/>
              <w:rPr>
                <w:color w:val="000000"/>
                <w:sz w:val="16"/>
                <w:szCs w:val="16"/>
              </w:rPr>
            </w:pPr>
          </w:p>
        </w:tc>
      </w:tr>
      <w:tr w:rsidR="00905B53" w:rsidRPr="005F6741" w14:paraId="4FCDE21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865CFBF" w14:textId="77777777" w:rsidR="00905B53" w:rsidRPr="005F6741" w:rsidRDefault="00905B53" w:rsidP="005C1A69">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04DFA27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2694F8F" w14:textId="77777777" w:rsidR="00905B53" w:rsidRPr="005F6741" w:rsidRDefault="00905B53" w:rsidP="005C1A69">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6D1DD2A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C262E60" w14:textId="77777777" w:rsidR="00905B53" w:rsidRPr="005F6741" w:rsidRDefault="00905B53" w:rsidP="005C1A69">
            <w:pPr>
              <w:spacing w:line="360" w:lineRule="auto"/>
              <w:rPr>
                <w:color w:val="000000"/>
                <w:sz w:val="16"/>
                <w:szCs w:val="16"/>
              </w:rPr>
            </w:pPr>
          </w:p>
        </w:tc>
      </w:tr>
      <w:tr w:rsidR="00905B53" w:rsidRPr="005F6741" w14:paraId="7D38C9D3"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6704D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33265D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F79642A" w14:textId="77777777" w:rsidR="00905B53" w:rsidRPr="005F6741" w:rsidRDefault="00905B53" w:rsidP="005C1A69">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3F04532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80732" w14:textId="77777777" w:rsidR="00905B53" w:rsidRPr="005F6741" w:rsidRDefault="00905B53" w:rsidP="005C1A69">
            <w:pPr>
              <w:spacing w:line="360" w:lineRule="auto"/>
              <w:rPr>
                <w:color w:val="000000"/>
                <w:sz w:val="16"/>
                <w:szCs w:val="16"/>
              </w:rPr>
            </w:pPr>
          </w:p>
        </w:tc>
      </w:tr>
      <w:tr w:rsidR="00905B53" w:rsidRPr="005F6741" w14:paraId="4F1ACF72"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6A39A7E" w14:textId="77777777" w:rsidR="00905B53" w:rsidRPr="005F6741" w:rsidRDefault="00905B53" w:rsidP="005C1A69">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4D6A8A65"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B4C2E7E"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4A05D89" w14:textId="77777777" w:rsidR="00905B53" w:rsidRPr="005F6741" w:rsidRDefault="00905B53" w:rsidP="005C1A69">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1731085F" w14:textId="77777777" w:rsidR="00905B53" w:rsidRPr="005F6741" w:rsidRDefault="00905B53" w:rsidP="005C1A69">
            <w:pPr>
              <w:spacing w:line="360" w:lineRule="auto"/>
              <w:rPr>
                <w:color w:val="000000"/>
                <w:sz w:val="16"/>
                <w:szCs w:val="16"/>
              </w:rPr>
            </w:pPr>
          </w:p>
        </w:tc>
      </w:tr>
      <w:tr w:rsidR="00905B53" w:rsidRPr="005F6741" w14:paraId="38231E58"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5295255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EC5C3F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3FC646D"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4A5872F" w14:textId="77777777" w:rsidR="00905B53" w:rsidRPr="005F6741" w:rsidRDefault="00905B53" w:rsidP="005C1A69">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1D3FEAE5" w14:textId="77777777" w:rsidR="00905B53" w:rsidRPr="005F6741" w:rsidRDefault="00905B53" w:rsidP="005C1A69">
            <w:pPr>
              <w:spacing w:line="360" w:lineRule="auto"/>
              <w:jc w:val="center"/>
              <w:rPr>
                <w:color w:val="000000"/>
                <w:sz w:val="16"/>
                <w:szCs w:val="16"/>
              </w:rPr>
            </w:pPr>
          </w:p>
        </w:tc>
      </w:tr>
      <w:tr w:rsidR="00905B53" w:rsidRPr="005F6741" w14:paraId="451DCFC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64FF6ED" w14:textId="77777777" w:rsidR="00905B53" w:rsidRPr="005F6741" w:rsidRDefault="00905B53" w:rsidP="005C1A69">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34C0BD96"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35F503"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E0565E7"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0234BBF" w14:textId="77777777" w:rsidR="00905B53" w:rsidRPr="005F6741" w:rsidRDefault="00905B53" w:rsidP="005C1A69">
            <w:pPr>
              <w:spacing w:line="360" w:lineRule="auto"/>
              <w:rPr>
                <w:color w:val="000000"/>
                <w:sz w:val="16"/>
                <w:szCs w:val="16"/>
              </w:rPr>
            </w:pPr>
            <w:r w:rsidRPr="005F6741">
              <w:rPr>
                <w:color w:val="000000"/>
                <w:sz w:val="16"/>
                <w:szCs w:val="16"/>
              </w:rPr>
              <w:t>-0.924</w:t>
            </w:r>
          </w:p>
        </w:tc>
      </w:tr>
      <w:tr w:rsidR="00905B53" w:rsidRPr="005F6741" w14:paraId="76FEED6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3B7F22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2D0E61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178468"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83F35E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C042B53" w14:textId="77777777" w:rsidR="00905B53" w:rsidRPr="005F6741" w:rsidRDefault="00905B53" w:rsidP="005C1A69">
            <w:pPr>
              <w:spacing w:line="360" w:lineRule="auto"/>
              <w:rPr>
                <w:color w:val="000000"/>
                <w:sz w:val="16"/>
                <w:szCs w:val="16"/>
              </w:rPr>
            </w:pPr>
            <w:r w:rsidRPr="005F6741">
              <w:rPr>
                <w:color w:val="000000"/>
                <w:sz w:val="16"/>
                <w:szCs w:val="16"/>
              </w:rPr>
              <w:t>(0.862)</w:t>
            </w:r>
          </w:p>
        </w:tc>
      </w:tr>
      <w:tr w:rsidR="00905B53" w:rsidRPr="005F6741" w14:paraId="40656089"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CE6C251" w14:textId="77777777" w:rsidR="00905B53" w:rsidRPr="005F6741" w:rsidRDefault="00905B53" w:rsidP="005C1A69">
            <w:pPr>
              <w:spacing w:line="360" w:lineRule="auto"/>
              <w:rPr>
                <w:color w:val="000000"/>
                <w:sz w:val="16"/>
                <w:szCs w:val="16"/>
              </w:rPr>
            </w:pPr>
            <w:r w:rsidRPr="005F6741">
              <w:rPr>
                <w:color w:val="000000"/>
                <w:sz w:val="16"/>
                <w:szCs w:val="16"/>
              </w:rPr>
              <w:t>Interactions</w:t>
            </w:r>
          </w:p>
        </w:tc>
        <w:tc>
          <w:tcPr>
            <w:tcW w:w="764" w:type="pct"/>
            <w:tcBorders>
              <w:top w:val="nil"/>
              <w:left w:val="nil"/>
              <w:bottom w:val="nil"/>
              <w:right w:val="single" w:sz="4" w:space="0" w:color="auto"/>
            </w:tcBorders>
            <w:shd w:val="clear" w:color="auto" w:fill="auto"/>
            <w:noWrap/>
            <w:vAlign w:val="bottom"/>
            <w:hideMark/>
          </w:tcPr>
          <w:p w14:paraId="2BB969E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032194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A46C4B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F5EBD7" w14:textId="77777777" w:rsidR="00905B53" w:rsidRPr="005F6741" w:rsidRDefault="00905B53" w:rsidP="005C1A69">
            <w:pPr>
              <w:spacing w:line="360" w:lineRule="auto"/>
              <w:rPr>
                <w:color w:val="000000"/>
                <w:sz w:val="16"/>
                <w:szCs w:val="16"/>
              </w:rPr>
            </w:pPr>
          </w:p>
        </w:tc>
      </w:tr>
      <w:tr w:rsidR="00905B53" w:rsidRPr="005F6741" w14:paraId="0AC297D1"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0C3541E9" w14:textId="77777777" w:rsidR="00905B53" w:rsidRPr="005F6741" w:rsidRDefault="00905B53" w:rsidP="005C1A69">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722E4ED3" w14:textId="77777777" w:rsidR="00905B53" w:rsidRPr="005F6741" w:rsidRDefault="00905B53" w:rsidP="005C1A69">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7592E3EB"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1F3EA48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13AE07B" w14:textId="77777777" w:rsidR="00905B53" w:rsidRPr="005F6741" w:rsidRDefault="00905B53" w:rsidP="005C1A69">
            <w:pPr>
              <w:spacing w:line="360" w:lineRule="auto"/>
              <w:rPr>
                <w:color w:val="000000"/>
                <w:sz w:val="16"/>
                <w:szCs w:val="16"/>
              </w:rPr>
            </w:pPr>
          </w:p>
        </w:tc>
      </w:tr>
      <w:tr w:rsidR="00905B53" w:rsidRPr="005F6741" w14:paraId="004CFAE4"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646EB3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9B98E77" w14:textId="77777777" w:rsidR="00905B53" w:rsidRPr="005F6741" w:rsidRDefault="00905B53" w:rsidP="005C1A69">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6E9B58FF"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8B232CF"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75418EC" w14:textId="77777777" w:rsidR="00905B53" w:rsidRPr="005F6741" w:rsidRDefault="00905B53" w:rsidP="005C1A69">
            <w:pPr>
              <w:spacing w:line="360" w:lineRule="auto"/>
              <w:rPr>
                <w:color w:val="000000"/>
                <w:sz w:val="16"/>
                <w:szCs w:val="16"/>
              </w:rPr>
            </w:pPr>
          </w:p>
        </w:tc>
      </w:tr>
      <w:tr w:rsidR="00905B53" w:rsidRPr="005F6741" w14:paraId="63D65BDA"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441B88C" w14:textId="77777777" w:rsidR="00905B53" w:rsidRPr="005F6741" w:rsidRDefault="00905B53" w:rsidP="005C1A69">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0851A3CA"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F051E7A" w14:textId="77777777" w:rsidR="00905B53" w:rsidRPr="005F6741" w:rsidRDefault="00905B53" w:rsidP="005C1A69">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426EFA99"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69095FA" w14:textId="77777777" w:rsidR="00905B53" w:rsidRPr="005F6741" w:rsidRDefault="00905B53" w:rsidP="005C1A69">
            <w:pPr>
              <w:spacing w:line="360" w:lineRule="auto"/>
              <w:rPr>
                <w:color w:val="000000"/>
                <w:sz w:val="16"/>
                <w:szCs w:val="16"/>
              </w:rPr>
            </w:pPr>
          </w:p>
        </w:tc>
      </w:tr>
      <w:tr w:rsidR="00905B53" w:rsidRPr="005F6741" w14:paraId="785404C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318EB7B4"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B2A316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CB550E6" w14:textId="77777777" w:rsidR="00905B53" w:rsidRPr="005F6741" w:rsidRDefault="00905B53" w:rsidP="005C1A69">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42ED484B"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3FB3CB0" w14:textId="77777777" w:rsidR="00905B53" w:rsidRPr="005F6741" w:rsidRDefault="00905B53" w:rsidP="005C1A69">
            <w:pPr>
              <w:spacing w:line="360" w:lineRule="auto"/>
              <w:rPr>
                <w:color w:val="000000"/>
                <w:sz w:val="16"/>
                <w:szCs w:val="16"/>
              </w:rPr>
            </w:pPr>
          </w:p>
        </w:tc>
      </w:tr>
      <w:tr w:rsidR="00905B53" w:rsidRPr="005F6741" w14:paraId="0BAF5E0B"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4A4916A5" w14:textId="77777777" w:rsidR="00905B53" w:rsidRPr="005F6741" w:rsidRDefault="00905B53" w:rsidP="005C1A69">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70F6A09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407C9DB9"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7BB9143" w14:textId="77777777" w:rsidR="00905B53" w:rsidRPr="005F6741" w:rsidRDefault="00905B53" w:rsidP="005C1A69">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41C05CA8" w14:textId="77777777" w:rsidR="00905B53" w:rsidRPr="005F6741" w:rsidRDefault="00905B53" w:rsidP="005C1A69">
            <w:pPr>
              <w:spacing w:line="360" w:lineRule="auto"/>
              <w:rPr>
                <w:color w:val="000000"/>
                <w:sz w:val="16"/>
                <w:szCs w:val="16"/>
              </w:rPr>
            </w:pPr>
          </w:p>
        </w:tc>
      </w:tr>
      <w:tr w:rsidR="00905B53" w:rsidRPr="005F6741" w14:paraId="169CC51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B78AA2"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E635C"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F46999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27EEF2D" w14:textId="77777777" w:rsidR="00905B53" w:rsidRPr="005F6741" w:rsidRDefault="00905B53" w:rsidP="005C1A69">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AAA6977" w14:textId="77777777" w:rsidR="00905B53" w:rsidRPr="005F6741" w:rsidRDefault="00905B53" w:rsidP="005C1A69">
            <w:pPr>
              <w:spacing w:line="360" w:lineRule="auto"/>
              <w:rPr>
                <w:color w:val="000000"/>
                <w:sz w:val="16"/>
                <w:szCs w:val="16"/>
              </w:rPr>
            </w:pPr>
          </w:p>
        </w:tc>
      </w:tr>
      <w:tr w:rsidR="00905B53" w:rsidRPr="005F6741" w14:paraId="2A963F1D"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741A214" w14:textId="77777777" w:rsidR="00905B53" w:rsidRPr="005F6741" w:rsidRDefault="00905B53" w:rsidP="005C1A69">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4BF39EE0"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C22C766"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D486D98"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EA13C62" w14:textId="77777777" w:rsidR="00905B53" w:rsidRPr="005F6741" w:rsidRDefault="00905B53" w:rsidP="005C1A69">
            <w:pPr>
              <w:spacing w:line="360" w:lineRule="auto"/>
              <w:rPr>
                <w:color w:val="000000"/>
                <w:sz w:val="16"/>
                <w:szCs w:val="16"/>
              </w:rPr>
            </w:pPr>
            <w:r w:rsidRPr="005F6741">
              <w:rPr>
                <w:color w:val="000000"/>
                <w:sz w:val="16"/>
                <w:szCs w:val="16"/>
              </w:rPr>
              <w:t>1.338</w:t>
            </w:r>
          </w:p>
        </w:tc>
      </w:tr>
      <w:tr w:rsidR="00905B53" w:rsidRPr="005F6741" w14:paraId="237D622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61000843"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949CC2D"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F2AD261" w14:textId="77777777" w:rsidR="00905B53" w:rsidRPr="005F6741" w:rsidRDefault="00905B53" w:rsidP="005C1A69">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8D5D2FE" w14:textId="77777777" w:rsidR="00905B53" w:rsidRPr="005F6741" w:rsidRDefault="00905B53" w:rsidP="005C1A69">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E0C2893" w14:textId="77777777" w:rsidR="00905B53" w:rsidRPr="005F6741" w:rsidRDefault="00905B53" w:rsidP="005C1A69">
            <w:pPr>
              <w:spacing w:line="360" w:lineRule="auto"/>
              <w:rPr>
                <w:color w:val="000000"/>
                <w:sz w:val="16"/>
                <w:szCs w:val="16"/>
              </w:rPr>
            </w:pPr>
            <w:r w:rsidRPr="005F6741">
              <w:rPr>
                <w:color w:val="000000"/>
                <w:sz w:val="16"/>
                <w:szCs w:val="16"/>
              </w:rPr>
              <w:t>(1.053)</w:t>
            </w:r>
          </w:p>
        </w:tc>
      </w:tr>
      <w:tr w:rsidR="00905B53" w:rsidRPr="005F6741" w14:paraId="711760A0"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1C2A2D7C" w14:textId="77777777" w:rsidR="00905B53" w:rsidRPr="005F6741" w:rsidRDefault="00905B53" w:rsidP="005C1A69">
            <w:pPr>
              <w:spacing w:line="360" w:lineRule="auto"/>
              <w:rPr>
                <w:color w:val="000000"/>
                <w:sz w:val="16"/>
                <w:szCs w:val="16"/>
              </w:rPr>
            </w:pPr>
            <w:r w:rsidRPr="005F6741">
              <w:rPr>
                <w:color w:val="000000"/>
                <w:sz w:val="16"/>
                <w:szCs w:val="16"/>
              </w:rPr>
              <w:t>Controls</w:t>
            </w:r>
          </w:p>
        </w:tc>
        <w:tc>
          <w:tcPr>
            <w:tcW w:w="764" w:type="pct"/>
            <w:tcBorders>
              <w:top w:val="nil"/>
              <w:left w:val="nil"/>
              <w:bottom w:val="nil"/>
              <w:right w:val="single" w:sz="4" w:space="0" w:color="auto"/>
            </w:tcBorders>
            <w:shd w:val="clear" w:color="auto" w:fill="auto"/>
            <w:noWrap/>
            <w:vAlign w:val="bottom"/>
            <w:hideMark/>
          </w:tcPr>
          <w:p w14:paraId="191FA8F1"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EA0F68C"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301F404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39F1174B" w14:textId="77777777" w:rsidR="00905B53" w:rsidRPr="005F6741" w:rsidRDefault="00905B53" w:rsidP="005C1A69">
            <w:pPr>
              <w:spacing w:line="360" w:lineRule="auto"/>
              <w:rPr>
                <w:color w:val="000000"/>
                <w:sz w:val="16"/>
                <w:szCs w:val="16"/>
              </w:rPr>
            </w:pPr>
            <w:r w:rsidRPr="005F6741">
              <w:rPr>
                <w:color w:val="000000"/>
                <w:sz w:val="16"/>
                <w:szCs w:val="16"/>
              </w:rPr>
              <w:t>YES</w:t>
            </w:r>
          </w:p>
        </w:tc>
      </w:tr>
      <w:tr w:rsidR="00905B53" w:rsidRPr="005F6741" w14:paraId="11FDDFA6" w14:textId="77777777" w:rsidTr="005C1A69">
        <w:trPr>
          <w:trHeight w:val="320"/>
        </w:trPr>
        <w:tc>
          <w:tcPr>
            <w:tcW w:w="1892" w:type="pct"/>
            <w:tcBorders>
              <w:top w:val="nil"/>
              <w:left w:val="nil"/>
              <w:bottom w:val="nil"/>
              <w:right w:val="single" w:sz="4" w:space="0" w:color="auto"/>
            </w:tcBorders>
            <w:shd w:val="clear" w:color="auto" w:fill="auto"/>
            <w:noWrap/>
            <w:vAlign w:val="bottom"/>
            <w:hideMark/>
          </w:tcPr>
          <w:p w14:paraId="28E2C5CC" w14:textId="77777777" w:rsidR="00905B53" w:rsidRPr="005F6741" w:rsidRDefault="00905B53" w:rsidP="005C1A69">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1ECAFDB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6C7386A7"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701B193" w14:textId="77777777" w:rsidR="00905B53" w:rsidRPr="005F6741" w:rsidRDefault="00905B53" w:rsidP="005C1A69">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7062674" w14:textId="77777777" w:rsidR="00905B53" w:rsidRPr="005F6741" w:rsidRDefault="00905B53" w:rsidP="005C1A69">
            <w:pPr>
              <w:spacing w:line="360" w:lineRule="auto"/>
              <w:rPr>
                <w:color w:val="000000"/>
                <w:sz w:val="16"/>
                <w:szCs w:val="16"/>
              </w:rPr>
            </w:pPr>
            <w:r w:rsidRPr="005F6741">
              <w:rPr>
                <w:color w:val="000000"/>
                <w:sz w:val="16"/>
                <w:szCs w:val="16"/>
              </w:rPr>
              <w:t>YES</w:t>
            </w:r>
          </w:p>
        </w:tc>
      </w:tr>
    </w:tbl>
    <w:p w14:paraId="53799CEC" w14:textId="77777777" w:rsidR="00905B53" w:rsidRPr="005F6741" w:rsidRDefault="00905B53" w:rsidP="00905B53">
      <w:pPr>
        <w:spacing w:after="240"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00D09427" w14:textId="77777777" w:rsidR="00905B53" w:rsidRPr="00057254" w:rsidRDefault="00905B53" w:rsidP="00437C28">
      <w:pPr>
        <w:spacing w:line="480" w:lineRule="auto"/>
        <w:rPr>
          <w:b/>
          <w:bCs/>
        </w:rPr>
      </w:pPr>
    </w:p>
    <w:p w14:paraId="4DA5BF31" w14:textId="5C952FFD" w:rsidR="00461E9A" w:rsidRPr="00057254" w:rsidRDefault="00461E9A" w:rsidP="00437C28">
      <w:pPr>
        <w:spacing w:line="480" w:lineRule="auto"/>
        <w:rPr>
          <w:b/>
          <w:bCs/>
        </w:rPr>
      </w:pPr>
    </w:p>
    <w:sectPr w:rsidR="00461E9A" w:rsidRPr="00057254">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66D38F" w14:textId="77777777" w:rsidR="002337F6" w:rsidRDefault="002337F6" w:rsidP="006E09AD">
      <w:r>
        <w:separator/>
      </w:r>
    </w:p>
  </w:endnote>
  <w:endnote w:type="continuationSeparator" w:id="0">
    <w:p w14:paraId="38494EEC" w14:textId="77777777" w:rsidR="002337F6" w:rsidRDefault="002337F6" w:rsidP="006E09AD">
      <w:r>
        <w:continuationSeparator/>
      </w:r>
    </w:p>
  </w:endnote>
  <w:endnote w:type="continuationNotice" w:id="1">
    <w:p w14:paraId="25BB94AA" w14:textId="77777777" w:rsidR="002337F6" w:rsidRDefault="002337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BF0309" w14:textId="77777777" w:rsidR="002337F6" w:rsidRDefault="002337F6" w:rsidP="006E09AD">
      <w:r>
        <w:separator/>
      </w:r>
    </w:p>
  </w:footnote>
  <w:footnote w:type="continuationSeparator" w:id="0">
    <w:p w14:paraId="7CFCBF64" w14:textId="77777777" w:rsidR="002337F6" w:rsidRDefault="002337F6" w:rsidP="006E09AD">
      <w:r>
        <w:continuationSeparator/>
      </w:r>
    </w:p>
  </w:footnote>
  <w:footnote w:type="continuationNotice" w:id="1">
    <w:p w14:paraId="56F523EA" w14:textId="77777777" w:rsidR="002337F6" w:rsidRDefault="002337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F19FA"/>
    <w:multiLevelType w:val="hybridMultilevel"/>
    <w:tmpl w:val="2E5C0A60"/>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9"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3"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6"/>
  </w:num>
  <w:num w:numId="2" w16cid:durableId="1647780264">
    <w:abstractNumId w:val="5"/>
  </w:num>
  <w:num w:numId="3" w16cid:durableId="564488724">
    <w:abstractNumId w:val="11"/>
  </w:num>
  <w:num w:numId="4" w16cid:durableId="746927874">
    <w:abstractNumId w:val="14"/>
  </w:num>
  <w:num w:numId="5" w16cid:durableId="1192887347">
    <w:abstractNumId w:val="15"/>
  </w:num>
  <w:num w:numId="6" w16cid:durableId="961351288">
    <w:abstractNumId w:val="3"/>
  </w:num>
  <w:num w:numId="7" w16cid:durableId="1387483827">
    <w:abstractNumId w:val="2"/>
  </w:num>
  <w:num w:numId="8" w16cid:durableId="699551846">
    <w:abstractNumId w:val="10"/>
  </w:num>
  <w:num w:numId="9" w16cid:durableId="1242105458">
    <w:abstractNumId w:val="1"/>
  </w:num>
  <w:num w:numId="10" w16cid:durableId="563489791">
    <w:abstractNumId w:val="8"/>
  </w:num>
  <w:num w:numId="11" w16cid:durableId="2065911243">
    <w:abstractNumId w:val="12"/>
  </w:num>
  <w:num w:numId="12" w16cid:durableId="511333082">
    <w:abstractNumId w:val="6"/>
  </w:num>
  <w:num w:numId="13" w16cid:durableId="1975207742">
    <w:abstractNumId w:val="13"/>
  </w:num>
  <w:num w:numId="14" w16cid:durableId="1626085139">
    <w:abstractNumId w:val="9"/>
  </w:num>
  <w:num w:numId="15" w16cid:durableId="1343125488">
    <w:abstractNumId w:val="4"/>
  </w:num>
  <w:num w:numId="16" w16cid:durableId="1948536083">
    <w:abstractNumId w:val="0"/>
  </w:num>
  <w:num w:numId="17" w16cid:durableId="20967078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1630"/>
    <w:rsid w:val="00004684"/>
    <w:rsid w:val="00007660"/>
    <w:rsid w:val="00020E73"/>
    <w:rsid w:val="000305DE"/>
    <w:rsid w:val="00035337"/>
    <w:rsid w:val="000365DF"/>
    <w:rsid w:val="00036F72"/>
    <w:rsid w:val="0004068C"/>
    <w:rsid w:val="00046B93"/>
    <w:rsid w:val="00047FEB"/>
    <w:rsid w:val="00051446"/>
    <w:rsid w:val="00052A98"/>
    <w:rsid w:val="00054F0E"/>
    <w:rsid w:val="00057254"/>
    <w:rsid w:val="00057820"/>
    <w:rsid w:val="00057E67"/>
    <w:rsid w:val="0006340E"/>
    <w:rsid w:val="0006491A"/>
    <w:rsid w:val="00072935"/>
    <w:rsid w:val="000764D4"/>
    <w:rsid w:val="00077602"/>
    <w:rsid w:val="0009113C"/>
    <w:rsid w:val="00093C7A"/>
    <w:rsid w:val="00094865"/>
    <w:rsid w:val="000A298B"/>
    <w:rsid w:val="000A53D1"/>
    <w:rsid w:val="000A67DE"/>
    <w:rsid w:val="000A72D3"/>
    <w:rsid w:val="000B7B99"/>
    <w:rsid w:val="000C17F7"/>
    <w:rsid w:val="000C5163"/>
    <w:rsid w:val="000C6F06"/>
    <w:rsid w:val="000C70F5"/>
    <w:rsid w:val="000D09B3"/>
    <w:rsid w:val="000D5714"/>
    <w:rsid w:val="000E1496"/>
    <w:rsid w:val="000E14EA"/>
    <w:rsid w:val="000E1A37"/>
    <w:rsid w:val="000E41B2"/>
    <w:rsid w:val="000F4394"/>
    <w:rsid w:val="000F607F"/>
    <w:rsid w:val="000F6511"/>
    <w:rsid w:val="000F7AA1"/>
    <w:rsid w:val="00106192"/>
    <w:rsid w:val="00106329"/>
    <w:rsid w:val="00113DEC"/>
    <w:rsid w:val="00120055"/>
    <w:rsid w:val="00120136"/>
    <w:rsid w:val="001210E9"/>
    <w:rsid w:val="00130805"/>
    <w:rsid w:val="001402EC"/>
    <w:rsid w:val="00143983"/>
    <w:rsid w:val="00146FB0"/>
    <w:rsid w:val="00151A87"/>
    <w:rsid w:val="00154E29"/>
    <w:rsid w:val="00156EC1"/>
    <w:rsid w:val="00172ED9"/>
    <w:rsid w:val="00173288"/>
    <w:rsid w:val="00185545"/>
    <w:rsid w:val="001863B7"/>
    <w:rsid w:val="00186A6B"/>
    <w:rsid w:val="001974CE"/>
    <w:rsid w:val="001A1D88"/>
    <w:rsid w:val="001A2C1C"/>
    <w:rsid w:val="001A6433"/>
    <w:rsid w:val="001A7452"/>
    <w:rsid w:val="001B0051"/>
    <w:rsid w:val="001B02F8"/>
    <w:rsid w:val="001B6189"/>
    <w:rsid w:val="001B64FF"/>
    <w:rsid w:val="001C138F"/>
    <w:rsid w:val="001C1A02"/>
    <w:rsid w:val="001C2DF7"/>
    <w:rsid w:val="001C30F7"/>
    <w:rsid w:val="001C43AE"/>
    <w:rsid w:val="001C537E"/>
    <w:rsid w:val="001C6824"/>
    <w:rsid w:val="001D3683"/>
    <w:rsid w:val="001D5B87"/>
    <w:rsid w:val="001E5D9C"/>
    <w:rsid w:val="001E659F"/>
    <w:rsid w:val="001F0A43"/>
    <w:rsid w:val="001F1DF6"/>
    <w:rsid w:val="002000E6"/>
    <w:rsid w:val="00206519"/>
    <w:rsid w:val="00207D5B"/>
    <w:rsid w:val="00207FCD"/>
    <w:rsid w:val="00214753"/>
    <w:rsid w:val="00221582"/>
    <w:rsid w:val="002239F0"/>
    <w:rsid w:val="002337F6"/>
    <w:rsid w:val="0023494B"/>
    <w:rsid w:val="00235601"/>
    <w:rsid w:val="0023614E"/>
    <w:rsid w:val="00243B93"/>
    <w:rsid w:val="002449DB"/>
    <w:rsid w:val="00246308"/>
    <w:rsid w:val="00253995"/>
    <w:rsid w:val="002552E0"/>
    <w:rsid w:val="002640F0"/>
    <w:rsid w:val="00267F5B"/>
    <w:rsid w:val="002711F1"/>
    <w:rsid w:val="002712D6"/>
    <w:rsid w:val="00275F48"/>
    <w:rsid w:val="00284A94"/>
    <w:rsid w:val="00285436"/>
    <w:rsid w:val="00287407"/>
    <w:rsid w:val="00294991"/>
    <w:rsid w:val="002A0B74"/>
    <w:rsid w:val="002A5DE2"/>
    <w:rsid w:val="002B0D2E"/>
    <w:rsid w:val="002B4F01"/>
    <w:rsid w:val="002C4C92"/>
    <w:rsid w:val="002D05AF"/>
    <w:rsid w:val="002D5BFB"/>
    <w:rsid w:val="002E0985"/>
    <w:rsid w:val="002F0075"/>
    <w:rsid w:val="002F6F17"/>
    <w:rsid w:val="00301580"/>
    <w:rsid w:val="00301771"/>
    <w:rsid w:val="00304DF6"/>
    <w:rsid w:val="0030746D"/>
    <w:rsid w:val="00314F73"/>
    <w:rsid w:val="00315614"/>
    <w:rsid w:val="00321863"/>
    <w:rsid w:val="00323F31"/>
    <w:rsid w:val="00324405"/>
    <w:rsid w:val="00326CEC"/>
    <w:rsid w:val="003275F5"/>
    <w:rsid w:val="00327B02"/>
    <w:rsid w:val="00334FE2"/>
    <w:rsid w:val="0033586C"/>
    <w:rsid w:val="00354B90"/>
    <w:rsid w:val="00373C90"/>
    <w:rsid w:val="003875EB"/>
    <w:rsid w:val="003A01AC"/>
    <w:rsid w:val="003A2550"/>
    <w:rsid w:val="003A3894"/>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55620"/>
    <w:rsid w:val="00461E9A"/>
    <w:rsid w:val="004658E8"/>
    <w:rsid w:val="004866A1"/>
    <w:rsid w:val="00491DCB"/>
    <w:rsid w:val="004965F5"/>
    <w:rsid w:val="004A2EE8"/>
    <w:rsid w:val="004A37E5"/>
    <w:rsid w:val="004A4177"/>
    <w:rsid w:val="004A4536"/>
    <w:rsid w:val="004A4D4D"/>
    <w:rsid w:val="004A7914"/>
    <w:rsid w:val="004B19CF"/>
    <w:rsid w:val="004B5CD5"/>
    <w:rsid w:val="004D1598"/>
    <w:rsid w:val="004D1952"/>
    <w:rsid w:val="004D2377"/>
    <w:rsid w:val="004E36F1"/>
    <w:rsid w:val="004E6725"/>
    <w:rsid w:val="004F00AA"/>
    <w:rsid w:val="004F37B3"/>
    <w:rsid w:val="00500847"/>
    <w:rsid w:val="0050398E"/>
    <w:rsid w:val="005040EA"/>
    <w:rsid w:val="00505E9C"/>
    <w:rsid w:val="00513254"/>
    <w:rsid w:val="00516019"/>
    <w:rsid w:val="0053282A"/>
    <w:rsid w:val="00537093"/>
    <w:rsid w:val="00540573"/>
    <w:rsid w:val="00541346"/>
    <w:rsid w:val="00544332"/>
    <w:rsid w:val="005453B2"/>
    <w:rsid w:val="00555D61"/>
    <w:rsid w:val="00557465"/>
    <w:rsid w:val="00557F7B"/>
    <w:rsid w:val="00560A14"/>
    <w:rsid w:val="00580773"/>
    <w:rsid w:val="00591E5B"/>
    <w:rsid w:val="005A0CFE"/>
    <w:rsid w:val="005C7F1E"/>
    <w:rsid w:val="005D1293"/>
    <w:rsid w:val="005D4E13"/>
    <w:rsid w:val="005D6F55"/>
    <w:rsid w:val="005E6CF3"/>
    <w:rsid w:val="005E7229"/>
    <w:rsid w:val="005F46FA"/>
    <w:rsid w:val="005F6741"/>
    <w:rsid w:val="00604996"/>
    <w:rsid w:val="00613E7D"/>
    <w:rsid w:val="00625562"/>
    <w:rsid w:val="006301C0"/>
    <w:rsid w:val="00640F97"/>
    <w:rsid w:val="00650915"/>
    <w:rsid w:val="00650C9F"/>
    <w:rsid w:val="00651CE9"/>
    <w:rsid w:val="006525AF"/>
    <w:rsid w:val="00654517"/>
    <w:rsid w:val="00656614"/>
    <w:rsid w:val="00656B24"/>
    <w:rsid w:val="006572CF"/>
    <w:rsid w:val="00662C5C"/>
    <w:rsid w:val="00663EAD"/>
    <w:rsid w:val="00670674"/>
    <w:rsid w:val="0067764F"/>
    <w:rsid w:val="0069399C"/>
    <w:rsid w:val="00693AC5"/>
    <w:rsid w:val="0069515D"/>
    <w:rsid w:val="006953A3"/>
    <w:rsid w:val="006A5CD3"/>
    <w:rsid w:val="006A7B52"/>
    <w:rsid w:val="006B0510"/>
    <w:rsid w:val="006B1522"/>
    <w:rsid w:val="006B3894"/>
    <w:rsid w:val="006B7018"/>
    <w:rsid w:val="006C2FBD"/>
    <w:rsid w:val="006C3046"/>
    <w:rsid w:val="006C4625"/>
    <w:rsid w:val="006C5F9C"/>
    <w:rsid w:val="006C7330"/>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443BD"/>
    <w:rsid w:val="007564F8"/>
    <w:rsid w:val="007618B3"/>
    <w:rsid w:val="00767E7F"/>
    <w:rsid w:val="00771F05"/>
    <w:rsid w:val="007724E8"/>
    <w:rsid w:val="0077464D"/>
    <w:rsid w:val="00785B61"/>
    <w:rsid w:val="007A6E82"/>
    <w:rsid w:val="007C172F"/>
    <w:rsid w:val="007C4473"/>
    <w:rsid w:val="007D4797"/>
    <w:rsid w:val="007E68B8"/>
    <w:rsid w:val="007F076C"/>
    <w:rsid w:val="007F1883"/>
    <w:rsid w:val="007F1960"/>
    <w:rsid w:val="007F32EF"/>
    <w:rsid w:val="007F7FCB"/>
    <w:rsid w:val="008018BB"/>
    <w:rsid w:val="0081475F"/>
    <w:rsid w:val="00820720"/>
    <w:rsid w:val="00821092"/>
    <w:rsid w:val="0082173F"/>
    <w:rsid w:val="0082190E"/>
    <w:rsid w:val="008228B7"/>
    <w:rsid w:val="0082699A"/>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B208D"/>
    <w:rsid w:val="008C30FA"/>
    <w:rsid w:val="008C578F"/>
    <w:rsid w:val="008C79CB"/>
    <w:rsid w:val="008D1510"/>
    <w:rsid w:val="008D3B87"/>
    <w:rsid w:val="008E0886"/>
    <w:rsid w:val="008F45B6"/>
    <w:rsid w:val="009023A3"/>
    <w:rsid w:val="00905B53"/>
    <w:rsid w:val="00906B0D"/>
    <w:rsid w:val="00911DE8"/>
    <w:rsid w:val="00912227"/>
    <w:rsid w:val="0091235A"/>
    <w:rsid w:val="00912CE0"/>
    <w:rsid w:val="0092184C"/>
    <w:rsid w:val="00926287"/>
    <w:rsid w:val="009323DD"/>
    <w:rsid w:val="009324D1"/>
    <w:rsid w:val="00941C06"/>
    <w:rsid w:val="00952FB5"/>
    <w:rsid w:val="0095321B"/>
    <w:rsid w:val="00953E65"/>
    <w:rsid w:val="00963FE6"/>
    <w:rsid w:val="00975360"/>
    <w:rsid w:val="0097694E"/>
    <w:rsid w:val="009804C2"/>
    <w:rsid w:val="009845C8"/>
    <w:rsid w:val="009939CC"/>
    <w:rsid w:val="009957B0"/>
    <w:rsid w:val="009A69C6"/>
    <w:rsid w:val="009B1242"/>
    <w:rsid w:val="009B260C"/>
    <w:rsid w:val="009B4584"/>
    <w:rsid w:val="009B4FE0"/>
    <w:rsid w:val="009C10B0"/>
    <w:rsid w:val="009D13E0"/>
    <w:rsid w:val="009D50D0"/>
    <w:rsid w:val="009D5EF6"/>
    <w:rsid w:val="009E288A"/>
    <w:rsid w:val="009E41D9"/>
    <w:rsid w:val="009E5DE9"/>
    <w:rsid w:val="009F02D4"/>
    <w:rsid w:val="00A03CE8"/>
    <w:rsid w:val="00A04664"/>
    <w:rsid w:val="00A064E9"/>
    <w:rsid w:val="00A174EF"/>
    <w:rsid w:val="00A22C5A"/>
    <w:rsid w:val="00A23863"/>
    <w:rsid w:val="00A24839"/>
    <w:rsid w:val="00A253FF"/>
    <w:rsid w:val="00A26292"/>
    <w:rsid w:val="00A3528D"/>
    <w:rsid w:val="00A3721D"/>
    <w:rsid w:val="00A41E17"/>
    <w:rsid w:val="00A4484D"/>
    <w:rsid w:val="00A5651D"/>
    <w:rsid w:val="00A639EA"/>
    <w:rsid w:val="00A77CBE"/>
    <w:rsid w:val="00A850D8"/>
    <w:rsid w:val="00A95E7B"/>
    <w:rsid w:val="00AA5245"/>
    <w:rsid w:val="00AA64D9"/>
    <w:rsid w:val="00AB4F3A"/>
    <w:rsid w:val="00AB5846"/>
    <w:rsid w:val="00AB5997"/>
    <w:rsid w:val="00AB5FDE"/>
    <w:rsid w:val="00AB7F63"/>
    <w:rsid w:val="00AD22B1"/>
    <w:rsid w:val="00AD3067"/>
    <w:rsid w:val="00AD37B3"/>
    <w:rsid w:val="00AD3A6C"/>
    <w:rsid w:val="00AE3F9F"/>
    <w:rsid w:val="00AE5316"/>
    <w:rsid w:val="00B00826"/>
    <w:rsid w:val="00B021EB"/>
    <w:rsid w:val="00B104C7"/>
    <w:rsid w:val="00B11BA8"/>
    <w:rsid w:val="00B16638"/>
    <w:rsid w:val="00B170C5"/>
    <w:rsid w:val="00B24D10"/>
    <w:rsid w:val="00B2598F"/>
    <w:rsid w:val="00B372C4"/>
    <w:rsid w:val="00B40A04"/>
    <w:rsid w:val="00B51115"/>
    <w:rsid w:val="00B612C7"/>
    <w:rsid w:val="00B63131"/>
    <w:rsid w:val="00B648B7"/>
    <w:rsid w:val="00B74273"/>
    <w:rsid w:val="00B77C63"/>
    <w:rsid w:val="00B96F57"/>
    <w:rsid w:val="00BA0A48"/>
    <w:rsid w:val="00BA3D35"/>
    <w:rsid w:val="00BA52E5"/>
    <w:rsid w:val="00BB6402"/>
    <w:rsid w:val="00BE38AF"/>
    <w:rsid w:val="00BF5092"/>
    <w:rsid w:val="00BF6090"/>
    <w:rsid w:val="00C0291D"/>
    <w:rsid w:val="00C05F01"/>
    <w:rsid w:val="00C126A8"/>
    <w:rsid w:val="00C2055A"/>
    <w:rsid w:val="00C2457E"/>
    <w:rsid w:val="00C258E4"/>
    <w:rsid w:val="00C27321"/>
    <w:rsid w:val="00C30014"/>
    <w:rsid w:val="00C400FE"/>
    <w:rsid w:val="00C45779"/>
    <w:rsid w:val="00C518FF"/>
    <w:rsid w:val="00C5496A"/>
    <w:rsid w:val="00C6150A"/>
    <w:rsid w:val="00C63CB8"/>
    <w:rsid w:val="00C65F65"/>
    <w:rsid w:val="00C737E2"/>
    <w:rsid w:val="00C76696"/>
    <w:rsid w:val="00C772E7"/>
    <w:rsid w:val="00C804C1"/>
    <w:rsid w:val="00C80903"/>
    <w:rsid w:val="00C821FB"/>
    <w:rsid w:val="00C845C1"/>
    <w:rsid w:val="00C85CBC"/>
    <w:rsid w:val="00C86EE3"/>
    <w:rsid w:val="00C86EE4"/>
    <w:rsid w:val="00C9429B"/>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D120CC"/>
    <w:rsid w:val="00D214AC"/>
    <w:rsid w:val="00D37F3A"/>
    <w:rsid w:val="00D40484"/>
    <w:rsid w:val="00D40713"/>
    <w:rsid w:val="00D43DA0"/>
    <w:rsid w:val="00D47D3C"/>
    <w:rsid w:val="00D50660"/>
    <w:rsid w:val="00D50968"/>
    <w:rsid w:val="00D51360"/>
    <w:rsid w:val="00D9371E"/>
    <w:rsid w:val="00D94860"/>
    <w:rsid w:val="00D97AAC"/>
    <w:rsid w:val="00DA4BAE"/>
    <w:rsid w:val="00DB378C"/>
    <w:rsid w:val="00DC118F"/>
    <w:rsid w:val="00DD2B70"/>
    <w:rsid w:val="00DD6852"/>
    <w:rsid w:val="00DE09EA"/>
    <w:rsid w:val="00DF0AE9"/>
    <w:rsid w:val="00DF376D"/>
    <w:rsid w:val="00E00751"/>
    <w:rsid w:val="00E043D3"/>
    <w:rsid w:val="00E06FBF"/>
    <w:rsid w:val="00E0753C"/>
    <w:rsid w:val="00E0778D"/>
    <w:rsid w:val="00E221B0"/>
    <w:rsid w:val="00E25896"/>
    <w:rsid w:val="00E40FB3"/>
    <w:rsid w:val="00E6071B"/>
    <w:rsid w:val="00E63FC3"/>
    <w:rsid w:val="00E65218"/>
    <w:rsid w:val="00E65D53"/>
    <w:rsid w:val="00E74B5B"/>
    <w:rsid w:val="00E81A5B"/>
    <w:rsid w:val="00E912F7"/>
    <w:rsid w:val="00E91352"/>
    <w:rsid w:val="00E93304"/>
    <w:rsid w:val="00E93989"/>
    <w:rsid w:val="00E97FC3"/>
    <w:rsid w:val="00EA183C"/>
    <w:rsid w:val="00EA27F5"/>
    <w:rsid w:val="00EB4CA2"/>
    <w:rsid w:val="00EB5D6F"/>
    <w:rsid w:val="00EC03CB"/>
    <w:rsid w:val="00EC4599"/>
    <w:rsid w:val="00EE4DB5"/>
    <w:rsid w:val="00EF3CF0"/>
    <w:rsid w:val="00F021AD"/>
    <w:rsid w:val="00F02A58"/>
    <w:rsid w:val="00F0715E"/>
    <w:rsid w:val="00F21DBE"/>
    <w:rsid w:val="00F22145"/>
    <w:rsid w:val="00F410EB"/>
    <w:rsid w:val="00F41334"/>
    <w:rsid w:val="00F428CA"/>
    <w:rsid w:val="00F51FA8"/>
    <w:rsid w:val="00F63ECD"/>
    <w:rsid w:val="00F66D63"/>
    <w:rsid w:val="00F73919"/>
    <w:rsid w:val="00F8598B"/>
    <w:rsid w:val="00F85F78"/>
    <w:rsid w:val="00F8755E"/>
    <w:rsid w:val="00F9013D"/>
    <w:rsid w:val="00FA5917"/>
    <w:rsid w:val="00FA62C8"/>
    <w:rsid w:val="00FB0B1E"/>
    <w:rsid w:val="00FC2EF9"/>
    <w:rsid w:val="00FC56E7"/>
    <w:rsid w:val="00FC5E09"/>
    <w:rsid w:val="00FC6A21"/>
    <w:rsid w:val="00FD652A"/>
    <w:rsid w:val="00FD674C"/>
    <w:rsid w:val="00FE12DE"/>
    <w:rsid w:val="00FE6EA8"/>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5</Pages>
  <Words>28586</Words>
  <Characters>162941</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Pedro Fierro Zamora</cp:lastModifiedBy>
  <cp:revision>2</cp:revision>
  <cp:lastPrinted>2024-10-18T17:50:00Z</cp:lastPrinted>
  <dcterms:created xsi:type="dcterms:W3CDTF">2024-10-18T18:28:00Z</dcterms:created>
  <dcterms:modified xsi:type="dcterms:W3CDTF">2024-10-18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hoTlbog"/&gt;&lt;style id="http://www.zotero.org/styles/apa" locale="en-GB" hasBibliography="1" bibliographyStyleHasBeenSet="1"/&gt;&lt;prefs&gt;&lt;pref name="fieldType" value="Field"/&gt;&lt;/prefs&gt;&lt;/data&gt;</vt:lpwstr>
  </property>
</Properties>
</file>